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15:appearance w15:val="hidden"/>
      </w:sdtPr>
      <w:sdtEndPr/>
      <w:sdtContent>
        <w:p w:rsidR="00F9444C" w:rsidRDefault="000352F4">
          <w:pPr>
            <w:pStyle w:val="NoSpacing"/>
          </w:pPr>
          <w:r>
            <w:t>Your Name</w:t>
          </w:r>
        </w:p>
      </w:sdtContent>
    </w:sdt>
    <w:p w:rsidR="00E614DD" w:rsidRDefault="00280FA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80FA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80FA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240EB" w:rsidRDefault="000352F4" w:rsidP="00E240EB">
      <w:pPr>
        <w:jc w:val="center"/>
        <w:rPr>
          <w:rFonts w:asciiTheme="majorHAnsi" w:eastAsiaTheme="majorEastAsia" w:hAnsiTheme="majorHAnsi" w:cstheme="majorBidi"/>
          <w:kern w:val="28"/>
        </w:rPr>
      </w:pPr>
      <w:r>
        <w:rPr>
          <w:rFonts w:asciiTheme="majorHAnsi" w:eastAsiaTheme="majorEastAsia" w:hAnsiTheme="majorHAnsi" w:cstheme="majorBidi"/>
          <w:kern w:val="28"/>
        </w:rPr>
        <w:t>Is W</w:t>
      </w:r>
      <w:r w:rsidRPr="00E240EB">
        <w:rPr>
          <w:rFonts w:asciiTheme="majorHAnsi" w:eastAsiaTheme="majorEastAsia" w:hAnsiTheme="majorHAnsi" w:cstheme="majorBidi"/>
          <w:kern w:val="28"/>
        </w:rPr>
        <w:t xml:space="preserve">elfare </w:t>
      </w:r>
      <w:r>
        <w:rPr>
          <w:rFonts w:asciiTheme="majorHAnsi" w:eastAsiaTheme="majorEastAsia" w:hAnsiTheme="majorHAnsi" w:cstheme="majorBidi"/>
          <w:kern w:val="28"/>
        </w:rPr>
        <w:t>the Best Way to Eliminate P</w:t>
      </w:r>
      <w:r w:rsidRPr="00E240EB">
        <w:rPr>
          <w:rFonts w:asciiTheme="majorHAnsi" w:eastAsiaTheme="majorEastAsia" w:hAnsiTheme="majorHAnsi" w:cstheme="majorBidi"/>
          <w:kern w:val="28"/>
        </w:rPr>
        <w:t>overty?</w:t>
      </w:r>
    </w:p>
    <w:p w:rsidR="00E614DD" w:rsidRDefault="000352F4" w:rsidP="00E240EB">
      <w:pPr>
        <w:ind w:firstLine="0"/>
      </w:pPr>
      <w:r>
        <w:tab/>
      </w:r>
      <w:r w:rsidR="00E32009">
        <w:t xml:space="preserve">Poverty is an issue that is persistent and prevalent in many parts of the world. </w:t>
      </w:r>
      <w:r w:rsidR="00A16C79">
        <w:t xml:space="preserve"> In America, more than 48 million people live a life of poverty and that includes one in every child. Only 1/3 of the people that are born </w:t>
      </w:r>
      <w:r w:rsidR="00212573">
        <w:t xml:space="preserve">in the abyss of the income ladder make it to the middle rung. </w:t>
      </w:r>
      <w:r w:rsidR="002740E7">
        <w:t xml:space="preserve">In The work </w:t>
      </w:r>
      <w:r w:rsidR="00601ABD">
        <w:t>responsibility</w:t>
      </w:r>
      <w:r w:rsidR="002740E7">
        <w:t xml:space="preserve"> reconciliation act of 1996 basic changes were made </w:t>
      </w:r>
      <w:r w:rsidR="00601ABD">
        <w:t xml:space="preserve">in the federal system of public </w:t>
      </w:r>
      <w:r w:rsidR="008D0FA6">
        <w:t xml:space="preserve">assistance in America. It </w:t>
      </w:r>
      <w:r w:rsidR="00A6710B">
        <w:t>particularly</w:t>
      </w:r>
      <w:r w:rsidR="008D0FA6">
        <w:t xml:space="preserve"> bound the </w:t>
      </w:r>
      <w:r w:rsidR="00A6710B" w:rsidRPr="00A6710B">
        <w:t xml:space="preserve">admissibility of refugee families to obtain many </w:t>
      </w:r>
      <w:r w:rsidR="007878AB" w:rsidRPr="00A6710B">
        <w:t>sorts</w:t>
      </w:r>
      <w:r w:rsidR="00A6710B" w:rsidRPr="00A6710B">
        <w:t xml:space="preserve"> of </w:t>
      </w:r>
      <w:r w:rsidR="007878AB" w:rsidRPr="00A6710B">
        <w:t>assistance</w:t>
      </w:r>
      <w:r w:rsidR="00A6710B" w:rsidRPr="00A6710B">
        <w:t>.</w:t>
      </w:r>
      <w:r w:rsidR="007878AB">
        <w:t xml:space="preserve"> </w:t>
      </w:r>
      <w:r w:rsidR="009A2EB5">
        <w:t xml:space="preserve">In </w:t>
      </w:r>
      <w:r w:rsidR="00C56CBE">
        <w:t>the</w:t>
      </w:r>
      <w:r w:rsidR="009A2EB5">
        <w:t xml:space="preserve"> </w:t>
      </w:r>
      <w:r w:rsidR="00C56CBE">
        <w:t>country</w:t>
      </w:r>
      <w:r w:rsidR="009A2EB5">
        <w:t xml:space="preserve"> many of the welfare programs run as in the rest of the countries, to assist the </w:t>
      </w:r>
      <w:r w:rsidR="00C56CBE">
        <w:t>poor</w:t>
      </w:r>
      <w:r w:rsidR="009A2EB5">
        <w:t xml:space="preserve">. </w:t>
      </w:r>
      <w:r w:rsidR="00C56CBE">
        <w:t>These</w:t>
      </w:r>
      <w:r w:rsidR="009A2EB5">
        <w:t xml:space="preserve"> programs extend aid and </w:t>
      </w:r>
      <w:r w:rsidR="00C56CBE">
        <w:t>assistance</w:t>
      </w:r>
      <w:r w:rsidR="009A2EB5">
        <w:t xml:space="preserve"> </w:t>
      </w:r>
      <w:r w:rsidR="00C56CBE">
        <w:t>to</w:t>
      </w:r>
      <w:r w:rsidR="009A2EB5">
        <w:t xml:space="preserve"> the poor, low-income </w:t>
      </w:r>
      <w:r w:rsidR="00765F7F">
        <w:t>families</w:t>
      </w:r>
      <w:r w:rsidR="009A2EB5">
        <w:t xml:space="preserve"> and individuals. </w:t>
      </w:r>
      <w:r w:rsidR="00C56CBE">
        <w:t>Th</w:t>
      </w:r>
      <w:r w:rsidR="000C1166">
        <w:t xml:space="preserve">ough the programs aim at reducing the </w:t>
      </w:r>
      <w:r w:rsidR="00C63AF7">
        <w:t>poverty</w:t>
      </w:r>
      <w:r w:rsidR="000C1166">
        <w:t xml:space="preserve"> and to </w:t>
      </w:r>
      <w:r w:rsidR="00C63AF7">
        <w:t>help</w:t>
      </w:r>
      <w:r w:rsidR="000C1166">
        <w:t xml:space="preserve"> the </w:t>
      </w:r>
      <w:r w:rsidR="00C63AF7">
        <w:t>poor</w:t>
      </w:r>
      <w:r w:rsidR="000C1166">
        <w:t xml:space="preserve">, </w:t>
      </w:r>
      <w:r w:rsidR="00C63AF7">
        <w:t>however</w:t>
      </w:r>
      <w:r w:rsidR="000C1166">
        <w:t xml:space="preserve">, there still is a question that raises from many fractions of the society, and that is whether or not the welfare helps remove poverty. The </w:t>
      </w:r>
      <w:r w:rsidR="00D96E3F">
        <w:t xml:space="preserve">answer is that welfare though provides the temporarily support to the needy and the poor people yet for the long term </w:t>
      </w:r>
      <w:r w:rsidR="00C63AF7">
        <w:t>benefits</w:t>
      </w:r>
      <w:r w:rsidR="00D96E3F">
        <w:t xml:space="preserve"> </w:t>
      </w:r>
      <w:r w:rsidR="00C63AF7">
        <w:t xml:space="preserve">it does not seem to work. </w:t>
      </w:r>
    </w:p>
    <w:p w:rsidR="00F07DA9" w:rsidRPr="00F07DA9" w:rsidRDefault="000352F4" w:rsidP="00441726">
      <w:r w:rsidRPr="0064097F">
        <w:t xml:space="preserve"> </w:t>
      </w:r>
      <w:r w:rsidR="00294CE1" w:rsidRPr="0064097F">
        <w:t>There</w:t>
      </w:r>
      <w:r w:rsidRPr="0064097F">
        <w:t xml:space="preserve"> is </w:t>
      </w:r>
      <w:r w:rsidR="00294CE1" w:rsidRPr="0064097F">
        <w:t>considerable</w:t>
      </w:r>
      <w:r w:rsidRPr="0064097F">
        <w:t xml:space="preserve"> </w:t>
      </w:r>
      <w:r w:rsidR="00294CE1" w:rsidRPr="0064097F">
        <w:t>proof</w:t>
      </w:r>
      <w:r w:rsidRPr="0064097F">
        <w:t xml:space="preserve"> that welfare </w:t>
      </w:r>
      <w:r w:rsidR="00294CE1" w:rsidRPr="0064097F">
        <w:t>obstructs</w:t>
      </w:r>
      <w:r w:rsidRPr="0064097F">
        <w:t xml:space="preserve"> </w:t>
      </w:r>
      <w:r w:rsidR="00294CE1" w:rsidRPr="0064097F">
        <w:t>development</w:t>
      </w:r>
      <w:r w:rsidRPr="0064097F">
        <w:t xml:space="preserve"> against </w:t>
      </w:r>
      <w:r w:rsidR="00294CE1" w:rsidRPr="0064097F">
        <w:t>insufficiency</w:t>
      </w:r>
      <w:r w:rsidR="00441726" w:rsidRPr="0064097F">
        <w:t>. In a lot of the countries, the welfare programs actually increased the rates of poverty than to decrease them. The policy of those governments needs to be revised as they are not meeting the requirements.</w:t>
      </w:r>
      <w:r w:rsidRPr="0064097F">
        <w:t xml:space="preserve"> </w:t>
      </w:r>
      <w:r w:rsidR="00441726" w:rsidRPr="0064097F">
        <w:t>As</w:t>
      </w:r>
      <w:r w:rsidRPr="0064097F">
        <w:t xml:space="preserve"> Walter Williams</w:t>
      </w:r>
      <w:r w:rsidR="00441726" w:rsidRPr="0064097F">
        <w:t xml:space="preserve"> says</w:t>
      </w:r>
      <w:r w:rsidRPr="0064097F">
        <w:t xml:space="preserve">, </w:t>
      </w:r>
      <w:r w:rsidR="00441726" w:rsidRPr="0064097F">
        <w:t>lecturer</w:t>
      </w:r>
      <w:r w:rsidRPr="0064097F">
        <w:t xml:space="preserve"> of economi</w:t>
      </w:r>
      <w:r w:rsidR="00441726" w:rsidRPr="0064097F">
        <w:t>cs at George Mason University, that sentiments based</w:t>
      </w:r>
      <w:r w:rsidRPr="0064097F">
        <w:t xml:space="preserve"> </w:t>
      </w:r>
      <w:r w:rsidR="00441726" w:rsidRPr="0064097F">
        <w:t>strategy</w:t>
      </w:r>
      <w:r w:rsidRPr="0064097F">
        <w:t xml:space="preserve"> </w:t>
      </w:r>
      <w:r w:rsidR="00441726" w:rsidRPr="0064097F">
        <w:t>needs</w:t>
      </w:r>
      <w:r w:rsidRPr="0064097F">
        <w:t xml:space="preserve"> </w:t>
      </w:r>
      <w:r w:rsidR="00441726" w:rsidRPr="0064097F">
        <w:t>unemotional</w:t>
      </w:r>
      <w:r w:rsidRPr="0064097F">
        <w:t xml:space="preserve"> </w:t>
      </w:r>
      <w:r w:rsidR="00441726" w:rsidRPr="0064097F">
        <w:t>study</w:t>
      </w:r>
      <w:r w:rsidRPr="0064097F">
        <w:t xml:space="preserve"> of </w:t>
      </w:r>
      <w:r w:rsidR="00441726" w:rsidRPr="0064097F">
        <w:t xml:space="preserve">effects of </w:t>
      </w:r>
      <w:r w:rsidRPr="0064097F">
        <w:t xml:space="preserve">policy. </w:t>
      </w:r>
      <w:r w:rsidR="00441726" w:rsidRPr="0064097F">
        <w:t>Examination</w:t>
      </w:r>
      <w:r w:rsidRPr="0064097F">
        <w:t xml:space="preserve"> of welfare </w:t>
      </w:r>
      <w:r w:rsidR="00441726" w:rsidRPr="0064097F">
        <w:t>displays</w:t>
      </w:r>
      <w:r w:rsidRPr="0064097F">
        <w:t xml:space="preserve"> it to be </w:t>
      </w:r>
      <w:r w:rsidR="00441726" w:rsidRPr="0064097F">
        <w:t>problematic</w:t>
      </w:r>
      <w:r w:rsidRPr="0064097F">
        <w:t xml:space="preserve"> for poverty, </w:t>
      </w:r>
      <w:r w:rsidR="00441726" w:rsidRPr="0064097F">
        <w:t>instead of</w:t>
      </w:r>
      <w:r w:rsidRPr="0064097F">
        <w:t xml:space="preserve"> a solution.</w:t>
      </w:r>
    </w:p>
    <w:p w:rsidR="00F07DA9" w:rsidRDefault="00F07DA9" w:rsidP="00D07D3E"/>
    <w:p w:rsidR="00C63AF7" w:rsidRDefault="000352F4" w:rsidP="00F22B73">
      <w:r>
        <w:lastRenderedPageBreak/>
        <w:t>Many of the</w:t>
      </w:r>
      <w:r w:rsidRPr="0077706A">
        <w:t xml:space="preserve"> social scientists, politicians, and people who </w:t>
      </w:r>
      <w:r w:rsidR="00AB7CCD">
        <w:t>support</w:t>
      </w:r>
      <w:r w:rsidRPr="0077706A">
        <w:t xml:space="preserve"> the welfare government </w:t>
      </w:r>
      <w:r w:rsidR="006C3DCD">
        <w:t>rely on the welfare programs</w:t>
      </w:r>
      <w:r w:rsidRPr="0077706A">
        <w:t xml:space="preserve"> </w:t>
      </w:r>
      <w:r w:rsidR="006C3DCD" w:rsidRPr="0077706A">
        <w:t>in some measure</w:t>
      </w:r>
      <w:r w:rsidRPr="0077706A">
        <w:t xml:space="preserve"> </w:t>
      </w:r>
      <w:r w:rsidR="006C3DCD">
        <w:t>since</w:t>
      </w:r>
      <w:r w:rsidRPr="0077706A">
        <w:t xml:space="preserve"> they </w:t>
      </w:r>
      <w:r w:rsidR="006C3DCD" w:rsidRPr="0077706A">
        <w:t>consider</w:t>
      </w:r>
      <w:r w:rsidRPr="0077706A">
        <w:t xml:space="preserve"> social-welfare </w:t>
      </w:r>
      <w:r w:rsidR="006C3DCD" w:rsidRPr="0077706A">
        <w:t>plans</w:t>
      </w:r>
      <w:r w:rsidRPr="0077706A">
        <w:t xml:space="preserve"> </w:t>
      </w:r>
      <w:r w:rsidR="006C3DCD" w:rsidRPr="0077706A">
        <w:t>benefit</w:t>
      </w:r>
      <w:r w:rsidRPr="0077706A">
        <w:t xml:space="preserve"> to </w:t>
      </w:r>
      <w:r w:rsidR="006C3DCD" w:rsidRPr="0077706A">
        <w:t>decrease</w:t>
      </w:r>
      <w:r w:rsidRPr="0077706A">
        <w:t xml:space="preserve"> the </w:t>
      </w:r>
      <w:r w:rsidR="00570600" w:rsidRPr="0077706A">
        <w:t>occurrence</w:t>
      </w:r>
      <w:r w:rsidRPr="0077706A">
        <w:t xml:space="preserve"> of poverty. </w:t>
      </w:r>
      <w:r w:rsidR="00570600" w:rsidRPr="0077706A">
        <w:t>However</w:t>
      </w:r>
      <w:r w:rsidRPr="0077706A">
        <w:t xml:space="preserve">, a </w:t>
      </w:r>
      <w:r w:rsidR="00570600" w:rsidRPr="0077706A">
        <w:t>mounting</w:t>
      </w:r>
      <w:r w:rsidRPr="0077706A">
        <w:t xml:space="preserve"> </w:t>
      </w:r>
      <w:r w:rsidR="00570600" w:rsidRPr="0077706A">
        <w:t>sum</w:t>
      </w:r>
      <w:r w:rsidRPr="0077706A">
        <w:t xml:space="preserve"> of critics </w:t>
      </w:r>
      <w:r w:rsidR="00570600" w:rsidRPr="0077706A">
        <w:t>emphasize</w:t>
      </w:r>
      <w:r w:rsidRPr="0077706A">
        <w:t xml:space="preserve">s that </w:t>
      </w:r>
      <w:r w:rsidR="00570600">
        <w:t>these</w:t>
      </w:r>
      <w:r w:rsidRPr="0077706A">
        <w:t xml:space="preserve"> programs </w:t>
      </w:r>
      <w:r w:rsidR="00570600" w:rsidRPr="0077706A">
        <w:t>in actual fact</w:t>
      </w:r>
      <w:r w:rsidRPr="0077706A">
        <w:t xml:space="preserve"> </w:t>
      </w:r>
      <w:r w:rsidR="00570600" w:rsidRPr="0077706A">
        <w:t>flop</w:t>
      </w:r>
      <w:r w:rsidRPr="0077706A">
        <w:t xml:space="preserve"> </w:t>
      </w:r>
      <w:r w:rsidR="00F42D14">
        <w:t>reduce</w:t>
      </w:r>
      <w:r w:rsidRPr="0077706A">
        <w:t xml:space="preserve"> poverty, </w:t>
      </w:r>
      <w:r w:rsidR="00F42D14" w:rsidRPr="0077706A">
        <w:t>as</w:t>
      </w:r>
      <w:r w:rsidRPr="0077706A">
        <w:t xml:space="preserve"> too </w:t>
      </w:r>
      <w:r w:rsidR="00F42D14" w:rsidRPr="0077706A">
        <w:t>trivial</w:t>
      </w:r>
      <w:r w:rsidRPr="0077706A">
        <w:t xml:space="preserve"> a </w:t>
      </w:r>
      <w:r w:rsidR="00F42D14" w:rsidRPr="0077706A">
        <w:t>part</w:t>
      </w:r>
      <w:r w:rsidRPr="0077706A">
        <w:t xml:space="preserve"> of transfers </w:t>
      </w:r>
      <w:r w:rsidR="00F42D14" w:rsidRPr="0077706A">
        <w:t>essentially</w:t>
      </w:r>
      <w:r w:rsidRPr="0077706A">
        <w:t xml:space="preserve"> </w:t>
      </w:r>
      <w:r w:rsidR="00F42D14" w:rsidRPr="0077706A">
        <w:t>stretches</w:t>
      </w:r>
      <w:r w:rsidRPr="0077706A">
        <w:t xml:space="preserve"> </w:t>
      </w:r>
      <w:r w:rsidR="00F42D14">
        <w:t xml:space="preserve">to </w:t>
      </w:r>
      <w:r w:rsidRPr="0077706A">
        <w:t xml:space="preserve">the poor, or </w:t>
      </w:r>
      <w:r w:rsidR="00AB7CCD" w:rsidRPr="0077706A">
        <w:t>for the reason that</w:t>
      </w:r>
      <w:r w:rsidRPr="0077706A">
        <w:t xml:space="preserve"> </w:t>
      </w:r>
      <w:r w:rsidR="00AB7CCD">
        <w:t>these</w:t>
      </w:r>
      <w:r w:rsidRPr="0077706A">
        <w:t xml:space="preserve"> programs </w:t>
      </w:r>
      <w:r w:rsidR="00AB7CCD" w:rsidRPr="0077706A">
        <w:t>make</w:t>
      </w:r>
      <w:r w:rsidRPr="0077706A">
        <w:t xml:space="preserve"> a welfare/poverty </w:t>
      </w:r>
      <w:r w:rsidR="00AB7CCD" w:rsidRPr="0077706A">
        <w:t>con</w:t>
      </w:r>
      <w:r w:rsidRPr="0077706A">
        <w:t xml:space="preserve">, or because they </w:t>
      </w:r>
      <w:r w:rsidR="00AB7CCD" w:rsidRPr="0077706A">
        <w:t>deteriorate</w:t>
      </w:r>
      <w:r w:rsidR="00F22B73">
        <w:t xml:space="preserve"> the economy </w:t>
      </w:r>
      <w:r w:rsidR="00F22B73">
        <w:fldChar w:fldCharType="begin"/>
      </w:r>
      <w:r w:rsidR="00F22B73">
        <w:instrText xml:space="preserve"> ADDIN ZOTERO_ITEM CSL_CITATION {"citationID":"neaVjUIT","properties":{"formattedCitation":"(Kenworthy)","plainCitation":"(Kenworthy)","noteIndex":0},"citationItems":[{"id":80,"uris":["http://zotero.org/users/local/CyMh1xNF/items/M64HQ7VQ"],"uri":["http://zotero.org/users/local/CyMh1xNF/items/M64HQ7VQ"],"itemData":{"id":80,"type":"article-journal","title":"Do Social-Welfare Policies Reduce Poverty? A Cross-National Assessment","container-title":"Social Forces","page":"1119-1139","volume":"77","issue":"3","source":"JSTOR","archive":"JSTOR","abstract":"[Most social scientists, policymakers, and citizens who support the welfare state do so in part because they believe social-welfare programs help to reduce the incidence of poverty. Yet a growing number of critics assert that such programs in fact fail to decrease poverty, because too small a share of transfers actually reaches the poor, or because such programs create a welfare/poverty trap, or because they weaken the economy. This study assesses the effects of social-welfare policy extensiveness on poverty rates across fifteen affluent industrialized nations over the period 1960-91, using both absolute and relative measures of poverty. The results strongly support the conventional view that social-welfare programs reduce poverty.]","URL":"https://www.jstor.org/stable/3005973","DOI":"10.2307/3005973","ISSN":"0037-7732","shortTitle":"Do Social-Welfare Policies Reduce Poverty?","author":[{"family":"Kenworthy","given":"Lane"}],"issued":{"date-parts":[["1999"]]},"accessed":{"date-parts":[["2019",5,13]]}}}],"schema":"https://github.com/citation-style-language/schema/raw/master/csl-citation.json"} </w:instrText>
      </w:r>
      <w:r w:rsidR="00F22B73">
        <w:fldChar w:fldCharType="separate"/>
      </w:r>
      <w:r w:rsidR="00F22B73" w:rsidRPr="00F22B73">
        <w:rPr>
          <w:rFonts w:ascii="Times New Roman" w:hAnsi="Times New Roman" w:cs="Times New Roman"/>
        </w:rPr>
        <w:t>(Kenworthy)</w:t>
      </w:r>
      <w:r w:rsidR="00F22B73">
        <w:fldChar w:fldCharType="end"/>
      </w:r>
      <w:r w:rsidR="00F22B73">
        <w:t>.</w:t>
      </w:r>
    </w:p>
    <w:p w:rsidR="00C3278D" w:rsidRDefault="000352F4" w:rsidP="00ED77A0">
      <w:r w:rsidRPr="00ED77A0">
        <w:t xml:space="preserve">Afore becoming the leading contender for the Republican presidential nomination, Ben Carson </w:t>
      </w:r>
      <w:r w:rsidR="008A30BA" w:rsidRPr="00ED77A0">
        <w:t>showed up</w:t>
      </w:r>
      <w:r w:rsidRPr="00ED77A0">
        <w:t xml:space="preserve"> on The View to talk welfare </w:t>
      </w:r>
      <w:r w:rsidR="008A30BA" w:rsidRPr="00ED77A0">
        <w:t>modification</w:t>
      </w:r>
      <w:r w:rsidR="007F3AF1" w:rsidRPr="00ED77A0">
        <w:t xml:space="preserve"> </w:t>
      </w:r>
      <w:r w:rsidR="00080504" w:rsidRPr="00ED77A0">
        <w:t>a matter</w:t>
      </w:r>
      <w:r w:rsidRPr="00ED77A0">
        <w:t xml:space="preserve"> that </w:t>
      </w:r>
      <w:r w:rsidR="00080504" w:rsidRPr="00ED77A0">
        <w:t>carries on</w:t>
      </w:r>
      <w:r w:rsidRPr="00ED77A0">
        <w:t xml:space="preserve"> to be </w:t>
      </w:r>
      <w:r w:rsidR="00080504" w:rsidRPr="00ED77A0">
        <w:t>discussed</w:t>
      </w:r>
      <w:r w:rsidRPr="00ED77A0">
        <w:t xml:space="preserve"> in GOP </w:t>
      </w:r>
      <w:r w:rsidR="00080504" w:rsidRPr="00ED77A0">
        <w:t>spheres</w:t>
      </w:r>
      <w:r w:rsidRPr="00ED77A0">
        <w:t xml:space="preserve"> on and off the </w:t>
      </w:r>
      <w:r w:rsidR="00080504" w:rsidRPr="00ED77A0">
        <w:t>movement</w:t>
      </w:r>
      <w:r w:rsidRPr="00ED77A0">
        <w:t xml:space="preserve"> </w:t>
      </w:r>
      <w:r w:rsidR="00080504" w:rsidRPr="00ED77A0">
        <w:t>track</w:t>
      </w:r>
      <w:r w:rsidRPr="00ED77A0">
        <w:t xml:space="preserve">. He </w:t>
      </w:r>
      <w:r w:rsidR="008D7789" w:rsidRPr="00ED77A0">
        <w:t xml:space="preserve">claimed that the social </w:t>
      </w:r>
      <w:r w:rsidR="00080504" w:rsidRPr="00ED77A0">
        <w:t>security</w:t>
      </w:r>
      <w:r w:rsidRPr="00ED77A0">
        <w:t xml:space="preserve"> net could </w:t>
      </w:r>
      <w:r w:rsidR="008D7789" w:rsidRPr="00ED77A0">
        <w:t>create dependence</w:t>
      </w:r>
      <w:r w:rsidRPr="00ED77A0">
        <w:t xml:space="preserve"> </w:t>
      </w:r>
      <w:r w:rsidR="008D7789" w:rsidRPr="00ED77A0">
        <w:t xml:space="preserve">on </w:t>
      </w:r>
      <w:r w:rsidRPr="00ED77A0">
        <w:t xml:space="preserve">America's </w:t>
      </w:r>
      <w:r w:rsidR="008D7789" w:rsidRPr="00ED77A0">
        <w:t>deprived class</w:t>
      </w:r>
      <w:r w:rsidRPr="00ED77A0">
        <w:t xml:space="preserve">. the good </w:t>
      </w:r>
      <w:r w:rsidR="00441726" w:rsidRPr="00ED77A0">
        <w:t>thing</w:t>
      </w:r>
      <w:r w:rsidRPr="00ED77A0">
        <w:t xml:space="preserve"> is that </w:t>
      </w:r>
      <w:r w:rsidR="00441726" w:rsidRPr="00ED77A0">
        <w:t>mounting</w:t>
      </w:r>
      <w:r w:rsidRPr="00ED77A0">
        <w:t xml:space="preserve"> </w:t>
      </w:r>
      <w:r w:rsidR="00441726" w:rsidRPr="00ED77A0">
        <w:t>proof</w:t>
      </w:r>
      <w:r w:rsidRPr="00ED77A0">
        <w:t xml:space="preserve"> </w:t>
      </w:r>
      <w:r w:rsidR="00441726" w:rsidRPr="00ED77A0">
        <w:t>all around the world</w:t>
      </w:r>
      <w:r w:rsidRPr="00ED77A0">
        <w:t xml:space="preserve"> </w:t>
      </w:r>
      <w:r w:rsidR="00441726" w:rsidRPr="00ED77A0">
        <w:t>proposes there i</w:t>
      </w:r>
      <w:r w:rsidRPr="00ED77A0">
        <w:t xml:space="preserve">s a </w:t>
      </w:r>
      <w:r w:rsidR="00441726" w:rsidRPr="00ED77A0">
        <w:t>modest</w:t>
      </w:r>
      <w:r w:rsidRPr="00ED77A0">
        <w:t xml:space="preserve"> </w:t>
      </w:r>
      <w:r w:rsidR="00441726" w:rsidRPr="00ED77A0">
        <w:t>proposal</w:t>
      </w:r>
      <w:r w:rsidRPr="00ED77A0">
        <w:t xml:space="preserve"> for a safety-net </w:t>
      </w:r>
      <w:r w:rsidR="00441726" w:rsidRPr="00ED77A0">
        <w:t>scheme</w:t>
      </w:r>
      <w:r w:rsidRPr="00ED77A0">
        <w:t xml:space="preserve"> that </w:t>
      </w:r>
      <w:r w:rsidR="00441726" w:rsidRPr="00ED77A0">
        <w:t>might</w:t>
      </w:r>
      <w:r w:rsidRPr="00ED77A0">
        <w:t xml:space="preserve"> not </w:t>
      </w:r>
      <w:r w:rsidR="00441726" w:rsidRPr="00ED77A0">
        <w:t>cause</w:t>
      </w:r>
      <w:r w:rsidRPr="00ED77A0">
        <w:t xml:space="preserve"> </w:t>
      </w:r>
      <w:r w:rsidR="00ED77A0" w:rsidRPr="00ED77A0">
        <w:t xml:space="preserve">reliance </w:t>
      </w:r>
      <w:r w:rsidRPr="00ED77A0">
        <w:t xml:space="preserve">and </w:t>
      </w:r>
      <w:r w:rsidR="00ED77A0" w:rsidRPr="00ED77A0">
        <w:t>can</w:t>
      </w:r>
      <w:r w:rsidRPr="00ED77A0">
        <w:t xml:space="preserve"> </w:t>
      </w:r>
      <w:r w:rsidR="00ED77A0" w:rsidRPr="00ED77A0">
        <w:t>aid</w:t>
      </w:r>
      <w:r w:rsidRPr="00ED77A0">
        <w:t xml:space="preserve"> </w:t>
      </w:r>
      <w:r w:rsidR="00ED77A0" w:rsidRPr="00ED77A0">
        <w:t>boost</w:t>
      </w:r>
      <w:r w:rsidRPr="00ED77A0">
        <w:t xml:space="preserve"> </w:t>
      </w:r>
      <w:r w:rsidR="00ED77A0" w:rsidRPr="00ED77A0">
        <w:t>folks up and out of poverty.</w:t>
      </w:r>
      <w:r w:rsidRPr="00ED77A0">
        <w:t xml:space="preserve"> </w:t>
      </w:r>
    </w:p>
    <w:p w:rsidR="00F07DA9" w:rsidRDefault="000352F4" w:rsidP="00733DBB">
      <w:r>
        <w:t xml:space="preserve">There are three basic problems regarding </w:t>
      </w:r>
      <w:r w:rsidR="00197C1F">
        <w:t>the</w:t>
      </w:r>
      <w:r>
        <w:t xml:space="preserve"> issue of poverty. The first one is that </w:t>
      </w:r>
      <w:r w:rsidR="00197C1F">
        <w:t xml:space="preserve">poverty can only be overcome when people are self-sufficient. Even if they live temporarily in the acceptable standard of financial status and are dependent upon the assistance provided by the others, it is not the permanent solution. The second thing is that the production brings prosperity. The yield or production needs to be produced and increased constantly for the prosperity and the development to come to the door. If the process of increase in the production stops, the way to prosperity and the higher level of overall well-being also stops. The third and the last thing is that the way to prosperity demands </w:t>
      </w:r>
      <w:r w:rsidR="00733DBB">
        <w:t xml:space="preserve">long-term strategy and the methods that are not temporary and have short term effects. When we apply this very ides to the programs that are offering the welfare to the poor people, we come to realize that these programs make the people less self-sufficient and more dependent, which the way that further pushes them away from the path of prosperity </w:t>
      </w:r>
      <w:r w:rsidR="00733DBB">
        <w:fldChar w:fldCharType="begin"/>
      </w:r>
      <w:r w:rsidR="00733DBB">
        <w:instrText xml:space="preserve"> ADDIN ZOTERO_ITEM CSL_CITATION {"citationID":"QooGRNb7","properties":{"formattedCitation":"(Jr)","plainCitation":"(Jr)","noteIndex":0},"citationItems":[{"id":76,"uris":["http://zotero.org/users/local/CyMh1xNF/items/3MQBQLVC"],"uri":["http://zotero.org/users/local/CyMh1xNF/items/3MQBQLVC"],"itemData":{"id":76,"type":"webpage","title":"Does Welfare Diminish Poverty? | Howard Baetjer, Jr.","URL":"https://fee.org/articles/does-welfare-diminish-poverty/","shortTitle":"Does Welfare Diminish Poverty?","language":"en","author":[{"family":"Jr","given":"Howard Baetjer"}],"issued":{"date-parts":[["1984",4,1]]},"accessed":{"date-parts":[["2019",5,13]]}}}],"schema":"https://github.com/citation-style-language/schema/raw/master/csl-citation.json"} </w:instrText>
      </w:r>
      <w:r w:rsidR="00733DBB">
        <w:fldChar w:fldCharType="separate"/>
      </w:r>
      <w:r w:rsidR="00733DBB" w:rsidRPr="00733DBB">
        <w:rPr>
          <w:rFonts w:ascii="Times New Roman" w:hAnsi="Times New Roman" w:cs="Times New Roman"/>
        </w:rPr>
        <w:t>(Jr)</w:t>
      </w:r>
      <w:r w:rsidR="00733DBB">
        <w:fldChar w:fldCharType="end"/>
      </w:r>
      <w:r w:rsidR="00733DBB">
        <w:t>.</w:t>
      </w:r>
    </w:p>
    <w:p w:rsidR="00733DBB" w:rsidRDefault="000352F4" w:rsidP="006B012F">
      <w:r w:rsidRPr="0064097F">
        <w:lastRenderedPageBreak/>
        <w:t xml:space="preserve">The </w:t>
      </w:r>
      <w:r w:rsidR="00ED77A0" w:rsidRPr="0064097F">
        <w:t>1st</w:t>
      </w:r>
      <w:r w:rsidRPr="0064097F">
        <w:t xml:space="preserve"> failure of welfare </w:t>
      </w:r>
      <w:r w:rsidR="00ED77A0" w:rsidRPr="0064097F">
        <w:t>plans</w:t>
      </w:r>
      <w:r w:rsidRPr="0064097F">
        <w:t xml:space="preserve"> is to </w:t>
      </w:r>
      <w:r w:rsidR="00ED77A0" w:rsidRPr="0064097F">
        <w:t>errand</w:t>
      </w:r>
      <w:r w:rsidRPr="0064097F">
        <w:t xml:space="preserve"> help with </w:t>
      </w:r>
      <w:r w:rsidR="00ED77A0" w:rsidRPr="0064097F">
        <w:t>existing</w:t>
      </w:r>
      <w:r w:rsidRPr="0064097F">
        <w:t xml:space="preserve"> </w:t>
      </w:r>
      <w:r w:rsidR="00ED77A0" w:rsidRPr="0064097F">
        <w:t>depletion</w:t>
      </w:r>
      <w:r w:rsidRPr="0064097F">
        <w:t xml:space="preserve"> while </w:t>
      </w:r>
      <w:r w:rsidR="00ED77A0" w:rsidRPr="0064097F">
        <w:t>employing</w:t>
      </w:r>
      <w:r w:rsidRPr="0064097F">
        <w:t xml:space="preserve"> </w:t>
      </w:r>
      <w:r w:rsidR="00ED77A0" w:rsidRPr="0064097F">
        <w:t>practically</w:t>
      </w:r>
      <w:r w:rsidRPr="0064097F">
        <w:t xml:space="preserve"> no </w:t>
      </w:r>
      <w:r w:rsidR="00ED77A0" w:rsidRPr="0064097F">
        <w:t>stress</w:t>
      </w:r>
      <w:r w:rsidRPr="0064097F">
        <w:t xml:space="preserve"> on job </w:t>
      </w:r>
      <w:r w:rsidR="00ED77A0" w:rsidRPr="0064097F">
        <w:t>preparation</w:t>
      </w:r>
      <w:r w:rsidRPr="0064097F">
        <w:t xml:space="preserve"> or </w:t>
      </w:r>
      <w:r w:rsidR="00ED77A0" w:rsidRPr="0064097F">
        <w:t>whatsoever</w:t>
      </w:r>
      <w:r w:rsidRPr="0064097F">
        <w:t xml:space="preserve"> </w:t>
      </w:r>
      <w:r w:rsidR="00ED77A0" w:rsidRPr="0064097F">
        <w:t>new</w:t>
      </w:r>
      <w:r w:rsidRPr="0064097F">
        <w:t xml:space="preserve"> that </w:t>
      </w:r>
      <w:r w:rsidR="00ED77A0" w:rsidRPr="0064097F">
        <w:t>may</w:t>
      </w:r>
      <w:r w:rsidRPr="0064097F">
        <w:t xml:space="preserve"> </w:t>
      </w:r>
      <w:r w:rsidR="00ED77A0" w:rsidRPr="0064097F">
        <w:t>let</w:t>
      </w:r>
      <w:r w:rsidRPr="0064097F">
        <w:t xml:space="preserve"> today’s </w:t>
      </w:r>
      <w:r w:rsidR="00ED77A0" w:rsidRPr="0064097F">
        <w:t>deprived</w:t>
      </w:r>
      <w:r w:rsidRPr="0064097F">
        <w:t xml:space="preserve"> people become </w:t>
      </w:r>
      <w:r w:rsidR="00ED77A0" w:rsidRPr="0064097F">
        <w:t>independent</w:t>
      </w:r>
      <w:r w:rsidRPr="0064097F">
        <w:t xml:space="preserve"> in the </w:t>
      </w:r>
      <w:r w:rsidR="00ED77A0" w:rsidRPr="0064097F">
        <w:t>upcoming</w:t>
      </w:r>
      <w:r w:rsidRPr="0064097F">
        <w:t xml:space="preserve">. </w:t>
      </w:r>
      <w:r w:rsidR="00ED77A0" w:rsidRPr="0064097F">
        <w:t xml:space="preserve">Most of the </w:t>
      </w:r>
      <w:r w:rsidRPr="0064097F">
        <w:t>s</w:t>
      </w:r>
      <w:r w:rsidR="00ED77A0" w:rsidRPr="0064097F">
        <w:t>tates</w:t>
      </w:r>
      <w:r w:rsidRPr="0064097F">
        <w:t xml:space="preserve"> have been </w:t>
      </w:r>
      <w:r w:rsidR="00ED77A0" w:rsidRPr="0064097F">
        <w:t>safeguarding</w:t>
      </w:r>
      <w:r w:rsidRPr="0064097F">
        <w:t xml:space="preserve"> </w:t>
      </w:r>
      <w:r w:rsidR="00ED77A0" w:rsidRPr="0064097F">
        <w:t>renunciations</w:t>
      </w:r>
      <w:r w:rsidRPr="0064097F">
        <w:t xml:space="preserve"> from the Obama </w:t>
      </w:r>
      <w:r w:rsidR="00ED77A0" w:rsidRPr="0064097F">
        <w:t>management</w:t>
      </w:r>
      <w:r w:rsidRPr="0064097F">
        <w:t xml:space="preserve"> </w:t>
      </w:r>
      <w:r w:rsidR="00ED77A0" w:rsidRPr="0064097F">
        <w:t>so as to</w:t>
      </w:r>
      <w:r w:rsidRPr="0064097F">
        <w:t xml:space="preserve"> people on </w:t>
      </w:r>
      <w:r w:rsidR="00ED77A0" w:rsidRPr="0064097F">
        <w:t>numerous</w:t>
      </w:r>
      <w:r w:rsidRPr="0064097F">
        <w:t xml:space="preserve"> welfare </w:t>
      </w:r>
      <w:r w:rsidR="00ED77A0" w:rsidRPr="0064097F">
        <w:t>plans</w:t>
      </w:r>
      <w:r w:rsidRPr="0064097F">
        <w:t xml:space="preserve"> (such as SNAP, what used to be called food stamps), is not </w:t>
      </w:r>
      <w:r w:rsidR="00ED77A0" w:rsidRPr="0064097F">
        <w:t>require</w:t>
      </w:r>
      <w:r w:rsidRPr="0064097F">
        <w:t xml:space="preserve">d to either </w:t>
      </w:r>
      <w:r w:rsidR="00ED77A0" w:rsidRPr="0064097F">
        <w:t xml:space="preserve">the </w:t>
      </w:r>
      <w:r w:rsidRPr="0064097F">
        <w:t xml:space="preserve">work or go to </w:t>
      </w:r>
      <w:r w:rsidR="00ED77A0" w:rsidRPr="0064097F">
        <w:t>occupation</w:t>
      </w:r>
      <w:r w:rsidRPr="0064097F">
        <w:t xml:space="preserve"> training </w:t>
      </w:r>
      <w:r w:rsidR="00ED77A0" w:rsidRPr="0064097F">
        <w:t>courses</w:t>
      </w:r>
      <w:r w:rsidRPr="0064097F">
        <w:t xml:space="preserve"> </w:t>
      </w:r>
      <w:r w:rsidR="00ED77A0" w:rsidRPr="0064097F">
        <w:t>with the intention of continuing</w:t>
      </w:r>
      <w:r w:rsidRPr="0064097F">
        <w:t xml:space="preserve"> to </w:t>
      </w:r>
      <w:r w:rsidR="00ED77A0" w:rsidRPr="0064097F">
        <w:t>obtain</w:t>
      </w:r>
      <w:r w:rsidRPr="0064097F">
        <w:t xml:space="preserve"> </w:t>
      </w:r>
      <w:r w:rsidR="00ED77A0" w:rsidRPr="0064097F">
        <w:t>assistance</w:t>
      </w:r>
      <w:r w:rsidRPr="0064097F">
        <w:t xml:space="preserve">. </w:t>
      </w:r>
      <w:r w:rsidR="00ED77A0" w:rsidRPr="0064097F">
        <w:t>It</w:t>
      </w:r>
      <w:r w:rsidRPr="0064097F">
        <w:t xml:space="preserve"> is short-sighted </w:t>
      </w:r>
      <w:r w:rsidR="00ED77A0" w:rsidRPr="0064097F">
        <w:t>as</w:t>
      </w:r>
      <w:r w:rsidRPr="0064097F">
        <w:t xml:space="preserve"> it </w:t>
      </w:r>
      <w:r w:rsidR="00ED77A0" w:rsidRPr="0064097F">
        <w:t>makes</w:t>
      </w:r>
      <w:r w:rsidRPr="0064097F">
        <w:t xml:space="preserve"> </w:t>
      </w:r>
      <w:r w:rsidR="00ED77A0" w:rsidRPr="0064097F">
        <w:t>individuals</w:t>
      </w:r>
      <w:r w:rsidRPr="0064097F">
        <w:t xml:space="preserve"> </w:t>
      </w:r>
      <w:r w:rsidR="00ED77A0" w:rsidRPr="0064097F">
        <w:t>reliant</w:t>
      </w:r>
      <w:r w:rsidRPr="0064097F">
        <w:t xml:space="preserve"> on government </w:t>
      </w:r>
      <w:r w:rsidR="00ED77A0" w:rsidRPr="0064097F">
        <w:t>welfares</w:t>
      </w:r>
      <w:r w:rsidRPr="0064097F">
        <w:t xml:space="preserve"> </w:t>
      </w:r>
      <w:r w:rsidRPr="0064097F">
        <w:fldChar w:fldCharType="begin"/>
      </w:r>
      <w:r w:rsidRPr="0064097F">
        <w:instrText xml:space="preserve"> ADDIN ZOTERO_ITEM CSL_CITATION {"citationID":"65HGTJkM","properties":{"formattedCitation":"(Dorfman)","plainCitation":"(Dorfman)","noteIndex":0},"citationItems":[{"id":78,"uris":["http://zotero.org/users/local/CyMh1xNF/items/RR564MFC"],"uri":["http://zotero.org/users/local/CyMh1xNF/items/RR564MFC"],"itemData":{"id":78,"type":"webpage","title":"Welfare Offers Short-Term Help And Long-Term Poverty, Thanks To Asset Tests","container-title":"Forbes","abstract":"The federal government has over 100 welfare programs that collectively do an excellent job of ensuring that people have sufficient resources to maintain a decent standard of living. Unfortunately, those same programs act in ways that make it harder for welfare recipients to escape the welfare system and become self-sufficient.","URL":"https://www.forbes.com/sites/jeffreydorfman/2016/10/13/welfare-offers-short-term-help-and-long-term-poverty/","language":"en","author":[{"family":"Dorfman","given":"Jeffrey"}],"accessed":{"date-parts":[["2019",5,13]]}}}],"schema":"https://github.com/citation-style-language/schema/raw/master/csl-citation.json"} </w:instrText>
      </w:r>
      <w:r w:rsidRPr="0064097F">
        <w:fldChar w:fldCharType="separate"/>
      </w:r>
      <w:r w:rsidRPr="0064097F">
        <w:rPr>
          <w:rFonts w:ascii="Times New Roman" w:hAnsi="Times New Roman" w:cs="Times New Roman"/>
        </w:rPr>
        <w:t>(Dorfman)</w:t>
      </w:r>
      <w:r w:rsidRPr="0064097F">
        <w:fldChar w:fldCharType="end"/>
      </w:r>
      <w:r w:rsidRPr="0064097F">
        <w:t>.</w:t>
      </w:r>
      <w:r w:rsidR="00F22B73" w:rsidRPr="0064097F">
        <w:t xml:space="preserve"> The </w:t>
      </w:r>
      <w:r w:rsidR="00ED77A0" w:rsidRPr="0064097F">
        <w:t>2nd</w:t>
      </w:r>
      <w:r w:rsidR="00F22B73" w:rsidRPr="0064097F">
        <w:t xml:space="preserve"> failure of government welfare </w:t>
      </w:r>
      <w:r w:rsidR="00ED77A0" w:rsidRPr="0064097F">
        <w:t>schemes</w:t>
      </w:r>
      <w:r w:rsidR="00F22B73" w:rsidRPr="0064097F">
        <w:t xml:space="preserve"> is the </w:t>
      </w:r>
      <w:r w:rsidR="00ED77A0" w:rsidRPr="0064097F">
        <w:t>shared</w:t>
      </w:r>
      <w:r w:rsidR="00F22B73" w:rsidRPr="0064097F">
        <w:t xml:space="preserve"> </w:t>
      </w:r>
      <w:r w:rsidR="00ED77A0" w:rsidRPr="0064097F">
        <w:t>condition</w:t>
      </w:r>
      <w:r w:rsidR="00F22B73" w:rsidRPr="0064097F">
        <w:t xml:space="preserve"> to have </w:t>
      </w:r>
      <w:r w:rsidR="00ED77A0" w:rsidRPr="0064097F">
        <w:t>negligible</w:t>
      </w:r>
      <w:r w:rsidR="00F22B73" w:rsidRPr="0064097F">
        <w:t xml:space="preserve"> </w:t>
      </w:r>
      <w:r w:rsidR="00ED77A0" w:rsidRPr="0064097F">
        <w:t>possessions</w:t>
      </w:r>
      <w:r w:rsidR="00F22B73" w:rsidRPr="0064097F">
        <w:t xml:space="preserve"> to be </w:t>
      </w:r>
      <w:r w:rsidR="00ED77A0" w:rsidRPr="0064097F">
        <w:t>qualified</w:t>
      </w:r>
      <w:r w:rsidR="00F22B73" w:rsidRPr="0064097F">
        <w:t xml:space="preserve"> for aid. </w:t>
      </w:r>
      <w:r w:rsidR="00ED77A0" w:rsidRPr="0064097F">
        <w:t>Even though</w:t>
      </w:r>
      <w:r w:rsidR="00F22B73" w:rsidRPr="0064097F">
        <w:t xml:space="preserve"> </w:t>
      </w:r>
      <w:r w:rsidR="00ED77A0" w:rsidRPr="0064097F">
        <w:t>a lot of</w:t>
      </w:r>
      <w:r w:rsidR="00F22B73" w:rsidRPr="0064097F">
        <w:t xml:space="preserve"> states have </w:t>
      </w:r>
      <w:r w:rsidR="00ED77A0" w:rsidRPr="0064097F">
        <w:t>eradicated</w:t>
      </w:r>
      <w:r w:rsidR="00F22B73" w:rsidRPr="0064097F">
        <w:t xml:space="preserve"> their asset </w:t>
      </w:r>
      <w:r w:rsidR="00ED77A0" w:rsidRPr="0064097F">
        <w:t>assessments</w:t>
      </w:r>
      <w:r w:rsidR="00F22B73" w:rsidRPr="0064097F">
        <w:t xml:space="preserve">, </w:t>
      </w:r>
      <w:r w:rsidR="00ED77A0" w:rsidRPr="0064097F">
        <w:t xml:space="preserve">still </w:t>
      </w:r>
      <w:r w:rsidR="00F22B73" w:rsidRPr="0064097F">
        <w:t xml:space="preserve">they </w:t>
      </w:r>
      <w:r w:rsidR="00ED77A0" w:rsidRPr="0064097F">
        <w:t>continue</w:t>
      </w:r>
      <w:r w:rsidR="00F22B73" w:rsidRPr="0064097F">
        <w:t xml:space="preserve"> in </w:t>
      </w:r>
      <w:r w:rsidR="00ED77A0" w:rsidRPr="0064097F">
        <w:t>nearly</w:t>
      </w:r>
      <w:r w:rsidR="00F22B73" w:rsidRPr="0064097F">
        <w:t xml:space="preserve"> one dozen states and can be </w:t>
      </w:r>
      <w:r w:rsidR="00ED77A0" w:rsidRPr="0064097F">
        <w:t>so</w:t>
      </w:r>
      <w:r w:rsidR="00F22B73" w:rsidRPr="0064097F">
        <w:t xml:space="preserve"> low as $1500. </w:t>
      </w:r>
      <w:r w:rsidR="00ED77A0" w:rsidRPr="0064097F">
        <w:t>Although</w:t>
      </w:r>
      <w:r w:rsidR="00F22B73" w:rsidRPr="0064097F">
        <w:t xml:space="preserve"> it </w:t>
      </w:r>
      <w:r w:rsidR="00ED77A0" w:rsidRPr="0064097F">
        <w:t>gives the impression</w:t>
      </w:r>
      <w:r w:rsidR="00F22B73" w:rsidRPr="0064097F">
        <w:t xml:space="preserve"> </w:t>
      </w:r>
      <w:r w:rsidR="00ED77A0" w:rsidRPr="0064097F">
        <w:t>to be sensible</w:t>
      </w:r>
      <w:r w:rsidR="00F22B73" w:rsidRPr="0064097F">
        <w:t xml:space="preserve"> to </w:t>
      </w:r>
      <w:r w:rsidR="00ED77A0" w:rsidRPr="0064097F">
        <w:t>refute</w:t>
      </w:r>
      <w:r w:rsidR="00F22B73" w:rsidRPr="0064097F">
        <w:t xml:space="preserve"> </w:t>
      </w:r>
      <w:r w:rsidR="00ED77A0" w:rsidRPr="0064097F">
        <w:t>well-being</w:t>
      </w:r>
      <w:r w:rsidR="00F22B73" w:rsidRPr="0064097F">
        <w:t xml:space="preserve"> </w:t>
      </w:r>
      <w:r w:rsidR="00ED77A0" w:rsidRPr="0064097F">
        <w:t>profits</w:t>
      </w:r>
      <w:r w:rsidR="00F22B73" w:rsidRPr="0064097F">
        <w:t xml:space="preserve"> to, say, a </w:t>
      </w:r>
      <w:r w:rsidR="00ED77A0" w:rsidRPr="0064097F">
        <w:t>superannuated</w:t>
      </w:r>
      <w:r w:rsidR="00F22B73" w:rsidRPr="0064097F">
        <w:t xml:space="preserve"> </w:t>
      </w:r>
      <w:r w:rsidR="00ED77A0" w:rsidRPr="0064097F">
        <w:t>pair</w:t>
      </w:r>
      <w:r w:rsidR="00F22B73" w:rsidRPr="0064097F">
        <w:t xml:space="preserve"> with fewer </w:t>
      </w:r>
      <w:r w:rsidR="006B012F" w:rsidRPr="0064097F">
        <w:t>earnings</w:t>
      </w:r>
      <w:r w:rsidR="00F22B73" w:rsidRPr="0064097F">
        <w:t xml:space="preserve"> but </w:t>
      </w:r>
      <w:r w:rsidR="006B012F" w:rsidRPr="0064097F">
        <w:t>2</w:t>
      </w:r>
      <w:r w:rsidR="00F22B73" w:rsidRPr="0064097F">
        <w:t xml:space="preserve"> million dollars in </w:t>
      </w:r>
      <w:r w:rsidR="006B012F" w:rsidRPr="0064097F">
        <w:t>belongings</w:t>
      </w:r>
      <w:r w:rsidR="00F22B73" w:rsidRPr="0064097F">
        <w:t xml:space="preserve">, it does not </w:t>
      </w:r>
      <w:r w:rsidR="006B012F" w:rsidRPr="0064097F">
        <w:t>seem right</w:t>
      </w:r>
      <w:r w:rsidR="00F22B73" w:rsidRPr="0064097F">
        <w:t xml:space="preserve"> to </w:t>
      </w:r>
      <w:r w:rsidR="006B012F" w:rsidRPr="0064097F">
        <w:t>push</w:t>
      </w:r>
      <w:r w:rsidR="00F22B73" w:rsidRPr="0064097F">
        <w:t xml:space="preserve"> </w:t>
      </w:r>
      <w:r w:rsidR="006B012F" w:rsidRPr="0064097F">
        <w:t>individuals</w:t>
      </w:r>
      <w:r w:rsidR="00F22B73" w:rsidRPr="0064097F">
        <w:t xml:space="preserve"> to </w:t>
      </w:r>
      <w:r w:rsidR="006B012F" w:rsidRPr="0064097F">
        <w:t>run through</w:t>
      </w:r>
      <w:r w:rsidR="00F22B73" w:rsidRPr="0064097F">
        <w:t xml:space="preserve"> </w:t>
      </w:r>
      <w:r w:rsidR="006B012F" w:rsidRPr="0064097F">
        <w:t>almost</w:t>
      </w:r>
      <w:r w:rsidR="00F22B73" w:rsidRPr="0064097F">
        <w:t xml:space="preserve"> all their </w:t>
      </w:r>
      <w:r w:rsidR="006B012F" w:rsidRPr="0064097F">
        <w:t>possessions</w:t>
      </w:r>
      <w:r w:rsidR="00F22B73" w:rsidRPr="0064097F">
        <w:t xml:space="preserve"> </w:t>
      </w:r>
      <w:r w:rsidR="006B012F" w:rsidRPr="0064097F">
        <w:t>afore</w:t>
      </w:r>
      <w:r w:rsidR="00F22B73" w:rsidRPr="0064097F">
        <w:t xml:space="preserve"> giving them </w:t>
      </w:r>
      <w:r w:rsidR="006B012F" w:rsidRPr="0064097F">
        <w:t>assistance</w:t>
      </w:r>
      <w:r w:rsidR="00F22B73" w:rsidRPr="0064097F">
        <w:t xml:space="preserve">. By making </w:t>
      </w:r>
      <w:r w:rsidR="006B012F" w:rsidRPr="0064097F">
        <w:t>the receivers</w:t>
      </w:r>
      <w:r w:rsidR="00F22B73" w:rsidRPr="0064097F">
        <w:t xml:space="preserve"> </w:t>
      </w:r>
      <w:r w:rsidR="006B012F" w:rsidRPr="0064097F">
        <w:t xml:space="preserve">of welfare </w:t>
      </w:r>
      <w:r w:rsidR="00F22B73" w:rsidRPr="0064097F">
        <w:t xml:space="preserve">so </w:t>
      </w:r>
      <w:r w:rsidR="006B012F" w:rsidRPr="0064097F">
        <w:t>fiscally</w:t>
      </w:r>
      <w:r w:rsidR="00F22B73" w:rsidRPr="0064097F">
        <w:t xml:space="preserve"> </w:t>
      </w:r>
      <w:r w:rsidR="006B012F" w:rsidRPr="0064097F">
        <w:t>insubstantial</w:t>
      </w:r>
      <w:r w:rsidR="00F22B73" w:rsidRPr="0064097F">
        <w:t xml:space="preserve">, we </w:t>
      </w:r>
      <w:r w:rsidR="006B012F" w:rsidRPr="0064097F">
        <w:t>guarantee</w:t>
      </w:r>
      <w:r w:rsidR="00F22B73" w:rsidRPr="0064097F">
        <w:t xml:space="preserve"> that </w:t>
      </w:r>
      <w:r w:rsidR="006B012F" w:rsidRPr="0064097F">
        <w:t>slightly</w:t>
      </w:r>
      <w:r w:rsidR="00F22B73" w:rsidRPr="0064097F">
        <w:t xml:space="preserve"> </w:t>
      </w:r>
      <w:r w:rsidR="006B012F" w:rsidRPr="0064097F">
        <w:t>petite</w:t>
      </w:r>
      <w:r w:rsidR="00F22B73" w:rsidRPr="0064097F">
        <w:t xml:space="preserve"> </w:t>
      </w:r>
      <w:r w:rsidR="006B012F" w:rsidRPr="0064097F">
        <w:t>unanticipated</w:t>
      </w:r>
      <w:r w:rsidR="00F22B73" w:rsidRPr="0064097F">
        <w:t xml:space="preserve"> </w:t>
      </w:r>
      <w:r w:rsidR="006B012F" w:rsidRPr="0064097F">
        <w:t>economic</w:t>
      </w:r>
      <w:r w:rsidR="00F22B73" w:rsidRPr="0064097F">
        <w:t xml:space="preserve"> </w:t>
      </w:r>
      <w:r w:rsidR="006B012F" w:rsidRPr="0064097F">
        <w:t>holdup</w:t>
      </w:r>
      <w:r w:rsidR="00F22B73" w:rsidRPr="0064097F">
        <w:t xml:space="preserve"> will be very </w:t>
      </w:r>
      <w:r w:rsidR="006B012F" w:rsidRPr="0064097F">
        <w:t>destructive</w:t>
      </w:r>
      <w:r w:rsidR="00F22B73" w:rsidRPr="0064097F">
        <w:t xml:space="preserve">. The </w:t>
      </w:r>
      <w:r w:rsidR="006B012F" w:rsidRPr="0064097F">
        <w:t>3rd</w:t>
      </w:r>
      <w:r w:rsidR="00F22B73" w:rsidRPr="0064097F">
        <w:t xml:space="preserve"> </w:t>
      </w:r>
      <w:r w:rsidR="006B012F" w:rsidRPr="0064097F">
        <w:t>weakness</w:t>
      </w:r>
      <w:r w:rsidR="00F22B73" w:rsidRPr="0064097F">
        <w:t xml:space="preserve"> in the</w:t>
      </w:r>
      <w:r w:rsidR="006B012F" w:rsidRPr="0064097F">
        <w:t>se</w:t>
      </w:r>
      <w:r w:rsidR="00F22B73" w:rsidRPr="0064097F">
        <w:t xml:space="preserve"> </w:t>
      </w:r>
      <w:r w:rsidR="006B012F" w:rsidRPr="0064097F">
        <w:t>welfare</w:t>
      </w:r>
      <w:r w:rsidR="00F22B73" w:rsidRPr="0064097F">
        <w:t xml:space="preserve"> </w:t>
      </w:r>
      <w:r w:rsidR="006B012F" w:rsidRPr="0064097F">
        <w:t>schemes</w:t>
      </w:r>
      <w:r w:rsidR="00F22B73" w:rsidRPr="0064097F">
        <w:t xml:space="preserve"> is the way that </w:t>
      </w:r>
      <w:r w:rsidR="006B012F" w:rsidRPr="0064097F">
        <w:t>assistance</w:t>
      </w:r>
      <w:r w:rsidR="00F22B73" w:rsidRPr="0064097F">
        <w:t xml:space="preserve"> </w:t>
      </w:r>
      <w:r w:rsidR="006B012F" w:rsidRPr="0064097F">
        <w:t>ends</w:t>
      </w:r>
      <w:r w:rsidR="00F22B73" w:rsidRPr="0064097F">
        <w:t xml:space="preserve"> </w:t>
      </w:r>
      <w:r w:rsidR="006B012F" w:rsidRPr="0064097F">
        <w:t>when the</w:t>
      </w:r>
      <w:r w:rsidR="00F22B73" w:rsidRPr="0064097F">
        <w:t xml:space="preserve"> </w:t>
      </w:r>
      <w:r w:rsidR="006B012F" w:rsidRPr="0064097F">
        <w:t>receiver’s</w:t>
      </w:r>
      <w:r w:rsidR="00F22B73" w:rsidRPr="0064097F">
        <w:t xml:space="preserve"> </w:t>
      </w:r>
      <w:r w:rsidR="006B012F" w:rsidRPr="0064097F">
        <w:t>salary</w:t>
      </w:r>
      <w:r w:rsidR="00F22B73" w:rsidRPr="0064097F">
        <w:t xml:space="preserve"> </w:t>
      </w:r>
      <w:r w:rsidR="006B012F" w:rsidRPr="0064097F">
        <w:t>rises</w:t>
      </w:r>
      <w:r w:rsidR="00F22B73" w:rsidRPr="0064097F">
        <w:t xml:space="preserve">. As a </w:t>
      </w:r>
      <w:r w:rsidR="006B012F" w:rsidRPr="0064097F">
        <w:t>family’s</w:t>
      </w:r>
      <w:r w:rsidR="00F22B73" w:rsidRPr="0064097F">
        <w:t xml:space="preserve"> </w:t>
      </w:r>
      <w:r w:rsidR="006B012F" w:rsidRPr="0064097F">
        <w:t>salary</w:t>
      </w:r>
      <w:r w:rsidR="00F22B73" w:rsidRPr="0064097F">
        <w:t xml:space="preserve"> </w:t>
      </w:r>
      <w:r w:rsidR="006B012F" w:rsidRPr="0064097F">
        <w:t>reaches</w:t>
      </w:r>
      <w:r w:rsidR="00F22B73" w:rsidRPr="0064097F">
        <w:t xml:space="preserve"> the </w:t>
      </w:r>
      <w:r w:rsidR="006B012F" w:rsidRPr="0064097F">
        <w:t>deficiency</w:t>
      </w:r>
      <w:r w:rsidR="00F22B73" w:rsidRPr="0064097F">
        <w:t xml:space="preserve"> </w:t>
      </w:r>
      <w:r w:rsidR="006B012F" w:rsidRPr="0064097F">
        <w:t>mark</w:t>
      </w:r>
      <w:r w:rsidR="00F22B73" w:rsidRPr="0064097F">
        <w:t xml:space="preserve"> and </w:t>
      </w:r>
      <w:r w:rsidR="006B012F" w:rsidRPr="0064097F">
        <w:t>increases</w:t>
      </w:r>
      <w:r w:rsidR="00F22B73" w:rsidRPr="0064097F">
        <w:t xml:space="preserve"> above it, families on </w:t>
      </w:r>
      <w:r w:rsidR="006B012F" w:rsidRPr="0064097F">
        <w:t>numerous</w:t>
      </w:r>
      <w:r w:rsidR="00F22B73" w:rsidRPr="0064097F">
        <w:t xml:space="preserve"> welfare </w:t>
      </w:r>
      <w:r w:rsidR="006B012F" w:rsidRPr="0064097F">
        <w:t>schemes</w:t>
      </w:r>
      <w:r w:rsidR="00F22B73" w:rsidRPr="0064097F">
        <w:t xml:space="preserve"> </w:t>
      </w:r>
      <w:r w:rsidR="006B012F" w:rsidRPr="0064097F">
        <w:t>may</w:t>
      </w:r>
      <w:r w:rsidR="00F22B73" w:rsidRPr="0064097F">
        <w:t xml:space="preserve"> </w:t>
      </w:r>
      <w:r w:rsidR="006B012F" w:rsidRPr="0064097F">
        <w:t>essentially</w:t>
      </w:r>
      <w:r w:rsidR="00F22B73" w:rsidRPr="0064097F">
        <w:t xml:space="preserve"> face </w:t>
      </w:r>
      <w:r w:rsidR="006B012F" w:rsidRPr="0064097F">
        <w:t>real</w:t>
      </w:r>
      <w:r w:rsidR="00F22B73" w:rsidRPr="0064097F">
        <w:t xml:space="preserve"> </w:t>
      </w:r>
      <w:r w:rsidR="006B012F" w:rsidRPr="0064097F">
        <w:t>peripheral</w:t>
      </w:r>
      <w:r w:rsidR="00F22B73" w:rsidRPr="0064097F">
        <w:t xml:space="preserve"> tax </w:t>
      </w:r>
      <w:r w:rsidR="006B012F" w:rsidRPr="0064097F">
        <w:t>amounts</w:t>
      </w:r>
      <w:r w:rsidR="00F22B73" w:rsidRPr="0064097F">
        <w:t xml:space="preserve"> of 50 or 60 </w:t>
      </w:r>
      <w:r w:rsidR="006B012F" w:rsidRPr="0064097F">
        <w:t>%. Which actually</w:t>
      </w:r>
      <w:r w:rsidR="00F22B73" w:rsidRPr="0064097F">
        <w:t xml:space="preserve"> means that the </w:t>
      </w:r>
      <w:r w:rsidR="006B012F" w:rsidRPr="0064097F">
        <w:t>mixture</w:t>
      </w:r>
      <w:r w:rsidR="00F22B73" w:rsidRPr="0064097F">
        <w:t xml:space="preserve"> of </w:t>
      </w:r>
      <w:r w:rsidR="006B012F" w:rsidRPr="0064097F">
        <w:t>levies</w:t>
      </w:r>
      <w:r w:rsidR="00F22B73" w:rsidRPr="0064097F">
        <w:t xml:space="preserve"> </w:t>
      </w:r>
      <w:r w:rsidR="006B012F" w:rsidRPr="0064097F">
        <w:t>allocated</w:t>
      </w:r>
      <w:r w:rsidR="00F22B73" w:rsidRPr="0064097F">
        <w:t xml:space="preserve"> on new </w:t>
      </w:r>
      <w:r w:rsidR="006B012F" w:rsidRPr="0064097F">
        <w:t>wages</w:t>
      </w:r>
      <w:r w:rsidR="00F22B73" w:rsidRPr="0064097F">
        <w:t xml:space="preserve"> and </w:t>
      </w:r>
      <w:r w:rsidR="006B012F" w:rsidRPr="0064097F">
        <w:t>aids</w:t>
      </w:r>
      <w:r w:rsidR="00F22B73" w:rsidRPr="0064097F">
        <w:t xml:space="preserve"> </w:t>
      </w:r>
      <w:r w:rsidR="006B012F" w:rsidRPr="0064097F">
        <w:t>have gone</w:t>
      </w:r>
      <w:r w:rsidR="00F22B73" w:rsidRPr="0064097F">
        <w:t xml:space="preserve"> </w:t>
      </w:r>
      <w:r w:rsidR="006B012F" w:rsidRPr="0064097F">
        <w:t>for the reason that</w:t>
      </w:r>
      <w:r w:rsidR="00F22B73" w:rsidRPr="0064097F">
        <w:t xml:space="preserve"> of the </w:t>
      </w:r>
      <w:r w:rsidR="006B012F" w:rsidRPr="0064097F">
        <w:t>growing</w:t>
      </w:r>
      <w:r w:rsidR="00F22B73" w:rsidRPr="0064097F">
        <w:t xml:space="preserve"> </w:t>
      </w:r>
      <w:r w:rsidR="006B012F" w:rsidRPr="0064097F">
        <w:t>salary</w:t>
      </w:r>
      <w:r w:rsidR="00F22B73" w:rsidRPr="0064097F">
        <w:t xml:space="preserve"> </w:t>
      </w:r>
      <w:r w:rsidR="006B012F" w:rsidRPr="0064097F">
        <w:t>makes</w:t>
      </w:r>
      <w:r w:rsidR="00F22B73" w:rsidRPr="0064097F">
        <w:t xml:space="preserve"> the </w:t>
      </w:r>
      <w:r w:rsidR="006B012F" w:rsidRPr="0064097F">
        <w:t>household</w:t>
      </w:r>
      <w:r w:rsidR="00F22B73" w:rsidRPr="0064097F">
        <w:t xml:space="preserve"> to lose 50 to 60 </w:t>
      </w:r>
      <w:r w:rsidR="006B012F" w:rsidRPr="0064097F">
        <w:t>%</w:t>
      </w:r>
      <w:r w:rsidR="00F22B73" w:rsidRPr="0064097F">
        <w:t xml:space="preserve"> of its </w:t>
      </w:r>
      <w:r w:rsidR="006B012F" w:rsidRPr="0064097F">
        <w:t>original</w:t>
      </w:r>
      <w:r w:rsidR="00F22B73" w:rsidRPr="0064097F">
        <w:t xml:space="preserve"> </w:t>
      </w:r>
      <w:r w:rsidR="006B012F" w:rsidRPr="0064097F">
        <w:t>salary</w:t>
      </w:r>
      <w:r w:rsidR="00F22B73" w:rsidRPr="0064097F">
        <w:t xml:space="preserve"> gain to the </w:t>
      </w:r>
      <w:r w:rsidR="006B012F" w:rsidRPr="0064097F">
        <w:t>centralized</w:t>
      </w:r>
      <w:r w:rsidR="00F22B73" w:rsidRPr="0064097F">
        <w:t xml:space="preserve"> government.</w:t>
      </w:r>
      <w:r w:rsidR="00F22B73">
        <w:t xml:space="preserve"> </w:t>
      </w:r>
    </w:p>
    <w:p w:rsidR="00F22B73" w:rsidRDefault="000352F4" w:rsidP="0064097F">
      <w:r w:rsidRPr="0064097F">
        <w:t xml:space="preserve">To put it simply, a deprived domestic trying their best to avoid poverty pays an operative border line levy rate that is </w:t>
      </w:r>
      <w:r w:rsidR="0064097F" w:rsidRPr="0064097F">
        <w:t>significantly</w:t>
      </w:r>
      <w:r w:rsidRPr="0064097F">
        <w:t xml:space="preserve"> </w:t>
      </w:r>
      <w:r w:rsidR="0064097F" w:rsidRPr="0064097F">
        <w:t>greater</w:t>
      </w:r>
      <w:r w:rsidRPr="0064097F">
        <w:t xml:space="preserve"> than a middle class </w:t>
      </w:r>
      <w:r w:rsidR="0064097F" w:rsidRPr="0064097F">
        <w:t>domestic</w:t>
      </w:r>
      <w:r w:rsidRPr="0064097F">
        <w:t xml:space="preserve"> and </w:t>
      </w:r>
      <w:r w:rsidR="0064097F" w:rsidRPr="0064097F">
        <w:t>greater</w:t>
      </w:r>
      <w:r w:rsidRPr="0064097F">
        <w:t xml:space="preserve"> than or </w:t>
      </w:r>
      <w:r w:rsidR="0064097F" w:rsidRPr="0064097F">
        <w:t>approximately</w:t>
      </w:r>
      <w:r w:rsidRPr="0064097F">
        <w:t xml:space="preserve"> </w:t>
      </w:r>
      <w:r w:rsidR="0064097F" w:rsidRPr="0064097F">
        <w:t>equivalent</w:t>
      </w:r>
      <w:r w:rsidRPr="0064097F">
        <w:t xml:space="preserve"> to the </w:t>
      </w:r>
      <w:r w:rsidR="0064097F" w:rsidRPr="0064097F">
        <w:t>bordering</w:t>
      </w:r>
      <w:r w:rsidRPr="0064097F">
        <w:t xml:space="preserve"> </w:t>
      </w:r>
      <w:r w:rsidR="0064097F" w:rsidRPr="0064097F">
        <w:t>income tax</w:t>
      </w:r>
      <w:r w:rsidRPr="0064097F">
        <w:t xml:space="preserve"> rate of a </w:t>
      </w:r>
      <w:r w:rsidR="0064097F" w:rsidRPr="0064097F">
        <w:t>household</w:t>
      </w:r>
      <w:r w:rsidRPr="0064097F">
        <w:t xml:space="preserve"> in the </w:t>
      </w:r>
      <w:r w:rsidR="0064097F" w:rsidRPr="0064097F">
        <w:t>highest</w:t>
      </w:r>
      <w:r w:rsidRPr="0064097F">
        <w:t xml:space="preserve"> one </w:t>
      </w:r>
      <w:r w:rsidR="0064097F" w:rsidRPr="0064097F">
        <w:t>%</w:t>
      </w:r>
      <w:r w:rsidRPr="0064097F">
        <w:t xml:space="preserve">. </w:t>
      </w:r>
      <w:r w:rsidR="0064097F" w:rsidRPr="0064097F">
        <w:t>Keeping these facts</w:t>
      </w:r>
      <w:r w:rsidRPr="0064097F">
        <w:t xml:space="preserve"> our </w:t>
      </w:r>
      <w:r w:rsidR="0064097F" w:rsidRPr="0064097F">
        <w:t>central</w:t>
      </w:r>
      <w:r w:rsidRPr="0064097F">
        <w:t xml:space="preserve"> income tax </w:t>
      </w:r>
      <w:r w:rsidR="0064097F" w:rsidRPr="0064097F">
        <w:t>organization</w:t>
      </w:r>
      <w:r w:rsidRPr="0064097F">
        <w:t xml:space="preserve"> is supposed to </w:t>
      </w:r>
      <w:r w:rsidR="0064097F" w:rsidRPr="0064097F">
        <w:t>advance</w:t>
      </w:r>
      <w:r w:rsidRPr="0064097F">
        <w:t xml:space="preserve">, meaning higher </w:t>
      </w:r>
      <w:r w:rsidR="0064097F" w:rsidRPr="0064097F">
        <w:lastRenderedPageBreak/>
        <w:t>earnings</w:t>
      </w:r>
      <w:r w:rsidRPr="0064097F">
        <w:t xml:space="preserve"> </w:t>
      </w:r>
      <w:r w:rsidR="0064097F" w:rsidRPr="0064097F">
        <w:t>people</w:t>
      </w:r>
      <w:r w:rsidRPr="0064097F">
        <w:t xml:space="preserve"> pay a higher </w:t>
      </w:r>
      <w:r w:rsidR="0064097F" w:rsidRPr="0064097F">
        <w:t>proportion</w:t>
      </w:r>
      <w:r w:rsidRPr="0064097F">
        <w:t xml:space="preserve"> of that </w:t>
      </w:r>
      <w:r w:rsidR="0064097F" w:rsidRPr="0064097F">
        <w:t>salary</w:t>
      </w:r>
      <w:r w:rsidRPr="0064097F">
        <w:t xml:space="preserve"> in </w:t>
      </w:r>
      <w:r w:rsidR="0064097F" w:rsidRPr="0064097F">
        <w:t>levies</w:t>
      </w:r>
      <w:r w:rsidRPr="0064097F">
        <w:t xml:space="preserve">, it is </w:t>
      </w:r>
      <w:r w:rsidR="0064097F" w:rsidRPr="0064097F">
        <w:t>ridiculous</w:t>
      </w:r>
      <w:r w:rsidRPr="0064097F">
        <w:t xml:space="preserve"> to </w:t>
      </w:r>
      <w:r w:rsidR="0064097F" w:rsidRPr="0064097F">
        <w:t>force</w:t>
      </w:r>
      <w:r w:rsidRPr="0064097F">
        <w:t xml:space="preserve"> such </w:t>
      </w:r>
      <w:r w:rsidR="0064097F" w:rsidRPr="0064097F">
        <w:t>extraordinary</w:t>
      </w:r>
      <w:r w:rsidRPr="0064097F">
        <w:t xml:space="preserve"> tax rates on </w:t>
      </w:r>
      <w:r w:rsidR="0064097F" w:rsidRPr="0064097F">
        <w:t>folks</w:t>
      </w:r>
      <w:r w:rsidRPr="0064097F">
        <w:t xml:space="preserve"> in poverty.</w:t>
      </w:r>
    </w:p>
    <w:p w:rsidR="00F22B73" w:rsidRPr="00F22B73" w:rsidRDefault="00C33140" w:rsidP="00C33140">
      <w:r>
        <w:t>Life is not the same for every one of us, as some of us are more fortunate than the others. Not everyone gets to seek the same level of education nor all of us live the same life, as the discrimination prevails and it is the reality of life.</w:t>
      </w:r>
      <w:r w:rsidR="000352F4">
        <w:t xml:space="preserve"> </w:t>
      </w:r>
      <w:r>
        <w:t>Every so often</w:t>
      </w:r>
      <w:r w:rsidR="000352F4">
        <w:t xml:space="preserve"> the </w:t>
      </w:r>
      <w:r>
        <w:t>persons</w:t>
      </w:r>
      <w:r w:rsidR="000352F4">
        <w:t xml:space="preserve"> we blame for 'taking advantage' of welfare have </w:t>
      </w:r>
      <w:r>
        <w:t>in fact</w:t>
      </w:r>
      <w:r w:rsidR="000352F4">
        <w:t xml:space="preserve"> </w:t>
      </w:r>
      <w:r>
        <w:t>beforehand</w:t>
      </w:r>
      <w:r w:rsidR="000352F4">
        <w:t xml:space="preserve"> been </w:t>
      </w:r>
      <w:r>
        <w:t>unsuccessful</w:t>
      </w:r>
      <w:r w:rsidR="000352F4">
        <w:t xml:space="preserve"> by our </w:t>
      </w:r>
      <w:r>
        <w:t xml:space="preserve">people. Some of these people may be of the kind that take the advantage of the others, but not all of them are alike and everyone is definitely not the same. We should not punish all of them for just a few people. </w:t>
      </w:r>
      <w:r w:rsidR="000352F4">
        <w:t xml:space="preserve"> </w:t>
      </w:r>
      <w:r>
        <w:t>The fact is that the welfare is given to those who actually need that, so we should not be judgmental, but it is not beneficial for them even. As they need our long term help and for that they need to be trained to work and to get the job trainings so that they can have a prosperous life ahead</w:t>
      </w:r>
      <w:r w:rsidR="000352F4">
        <w:t xml:space="preserve"> </w:t>
      </w:r>
      <w:r w:rsidR="000352F4">
        <w:fldChar w:fldCharType="begin"/>
      </w:r>
      <w:r w:rsidR="000352F4">
        <w:instrText xml:space="preserve"> ADDIN ZOTERO_ITEM CSL_CITATION {"citationID":"27ratWVD","properties":{"formattedCitation":"({\\i{}Debate Topic: Welfare Should Be Abolished | Debate.Org})","plainCitation":"(Debate Topic: Welfare Should Be Abolished | Debate.Org)","noteIndex":0},"citationItems":[{"id":82,"uris":["http://zotero.org/users/local/CyMh1xNF/items/VZN3WXNZ"],"uri":["http://zotero.org/users/local/CyMh1xNF/items/VZN3WXNZ"],"itemData":{"id":82,"type":"webpage","title":"Debate Topic: Welfare Should be Abolished | Debate.org","URL":"https://www.debate.org/debates/Welfare-Should-be-Abolished/2/","accessed":{"date-parts":[["2019",5,13]]}}}],"schema":"https://github.com/citation-style-language/schema/raw/master/csl-citation.json"} </w:instrText>
      </w:r>
      <w:r w:rsidR="000352F4">
        <w:fldChar w:fldCharType="separate"/>
      </w:r>
      <w:r w:rsidR="000352F4" w:rsidRPr="00F22B73">
        <w:rPr>
          <w:rFonts w:ascii="Times New Roman" w:hAnsi="Times New Roman" w:cs="Times New Roman"/>
        </w:rPr>
        <w:t>(</w:t>
      </w:r>
      <w:r w:rsidR="000352F4" w:rsidRPr="00F22B73">
        <w:rPr>
          <w:rFonts w:ascii="Times New Roman" w:hAnsi="Times New Roman" w:cs="Times New Roman"/>
          <w:i/>
          <w:iCs/>
        </w:rPr>
        <w:t>Debate Topic: Welfare Should Be Abolished | Debate.Org</w:t>
      </w:r>
      <w:r w:rsidR="000352F4" w:rsidRPr="00F22B73">
        <w:rPr>
          <w:rFonts w:ascii="Times New Roman" w:hAnsi="Times New Roman" w:cs="Times New Roman"/>
        </w:rPr>
        <w:t>)</w:t>
      </w:r>
      <w:r w:rsidR="000352F4">
        <w:fldChar w:fldCharType="end"/>
      </w:r>
      <w:r w:rsidR="000352F4">
        <w:t>.</w:t>
      </w:r>
    </w:p>
    <w:p w:rsidR="001665BA" w:rsidRDefault="000352F4" w:rsidP="00294CE1">
      <w:pPr>
        <w:ind w:firstLine="0"/>
      </w:pPr>
      <w:r>
        <w:t xml:space="preserve"> At the beginning of the American welfare state president, Franklin D. proposed social security and aid to the poor children. After 60 years the dependency of the deprived still continues and the failure of the program is evident. Welfare is the consequence as well as the cause of many of the conditions, that are known as social pathologies </w:t>
      </w:r>
      <w:r>
        <w:fldChar w:fldCharType="begin"/>
      </w:r>
      <w:r>
        <w:instrText xml:space="preserve"> ADDIN ZOTERO_ITEM CSL_CITATION {"citationID":"R2Jw59HN","properties":{"formattedCitation":"(Niskanen)","plainCitation":"(Niskanen)","noteIndex":0},"citationItems":[{"id":84,"uris":["http://zotero.org/users/local/CyMh1xNF/items/QMUX7A5Q"],"uri":["http://zotero.org/users/local/CyMh1xNF/items/QMUX7A5Q"],"itemData":{"id":84,"type":"article-journal","title":"Welfare and the Culture of Poverty","container-title":"Cato Journal","page":"1","volume":"16","URL":"https://heinonline.org/HOL/Page?handle=hein.journals/catoj16&amp;id=3&amp;div=&amp;collection=","journalAbbreviation":"Cato J.","author":[{"family":"Niskanen","given":"William A."}],"issued":{"date-parts":[["1996"]],"season":"1997"}}}],"schema":"https://github.com/citation-style-language/schema/raw/master/csl-citation.json"} </w:instrText>
      </w:r>
      <w:r>
        <w:fldChar w:fldCharType="separate"/>
      </w:r>
      <w:r w:rsidRPr="001665BA">
        <w:rPr>
          <w:rFonts w:ascii="Times New Roman" w:hAnsi="Times New Roman" w:cs="Times New Roman"/>
        </w:rPr>
        <w:t>(Niskanen)</w:t>
      </w:r>
      <w:r>
        <w:fldChar w:fldCharType="end"/>
      </w:r>
      <w:r>
        <w:t>.</w:t>
      </w:r>
      <w:r w:rsidR="00294CE1">
        <w:t xml:space="preserve"> America every year spends about 1 trillion$ for the fight against poverty. The spending on the welfare programs increased in the era of </w:t>
      </w:r>
      <w:r w:rsidR="00294CE1" w:rsidRPr="00294CE1">
        <w:t>George W. Bush</w:t>
      </w:r>
      <w:r w:rsidR="00294CE1">
        <w:t xml:space="preserve">, and even more, raised in the regime of Obama. Despite the increase in the welfare programs, the rats often poverty are the same almost as they were when the programs started. This clearly shows that the state is throwing the resources in the wrong direction </w:t>
      </w:r>
      <w:r w:rsidR="00294CE1">
        <w:fldChar w:fldCharType="begin"/>
      </w:r>
      <w:r w:rsidR="00294CE1">
        <w:instrText xml:space="preserve"> ADDIN ZOTERO_ITEM CSL_CITATION {"citationID":"YAyaq8JX","properties":{"formattedCitation":"(Tanner)","plainCitation":"(Tanner)","noteIndex":0},"citationItems":[{"id":86,"uris":["http://zotero.org/users/local/CyMh1xNF/items/23QWJJCN"],"uri":["http://zotero.org/users/local/CyMh1xNF/items/23QWJJCN"],"itemData":{"id":86,"type":"report","title":"The American Welfare State: How We Spend Nearly $1 Trillion a Year Fighting Poverty — and Fail","publisher":"Social Science Research Network","publisher-place":"Rochester, NY","genre":"SSRN Scholarly Paper","source":"papers.ssrn.com","event-place":"Rochester, NY","abstract":"News that the poverty rate has risen to 15.1 percent of Americans, the highest level in nearly a decade, has set off a predictable round of calls for increased government spending on social welfare programs. Yet this year the federal government will spend more than $668 billion on at least 126 different programs to fight poverty. And that does not even begin to count welfare spending by state and local governments, which adds $284 billion to that figure. In total, the United States spends nearly $1 trillion every year to fight poverty. That amounts to $20,610 for every poor person in America, or $61,830 per poor family of three. Welfare spending increased significantly under President George W. Bush and has exploded under President Barack Obama. In fact, since President Obama took office, federal welfare spending has increased by 41 percent, more than $193 billion per year. Despite this government largess, more than 46 million Americans continue to live in poverty. Despite nearly $15 trillion in total welfare spending since Lyndon Johnson declared war on poverty in 1964, the poverty rate is perilously close to where we began more than 40 years ago. Clearly we are doing something wrong. Throwing money at the problem has neither reduced poverty nor made the poor self-sufficient. It is time to reevaluate our approach to fighting poverty. We should focus less on making poverty more comfortable and more on creating the prosperity that will get people out of poverty.","URL":"https://papers.ssrn.com/abstract=2226525","number":"ID 2226525","shortTitle":"The American Welfare State","language":"en","author":[{"family":"Tanner","given":"Michael"}],"issued":{"date-parts":[["2012"]]},"accessed":{"date-parts":[["2019",5,13]]}}}],"schema":"https://github.com/citation-style-language/schema/raw/master/csl-citation.json"} </w:instrText>
      </w:r>
      <w:r w:rsidR="00294CE1">
        <w:fldChar w:fldCharType="separate"/>
      </w:r>
      <w:r w:rsidR="00294CE1" w:rsidRPr="00294CE1">
        <w:rPr>
          <w:rFonts w:ascii="Times New Roman" w:hAnsi="Times New Roman" w:cs="Times New Roman"/>
        </w:rPr>
        <w:t>(Tanner)</w:t>
      </w:r>
      <w:r w:rsidR="00294CE1">
        <w:fldChar w:fldCharType="end"/>
      </w:r>
      <w:r w:rsidR="00294CE1">
        <w:t>.</w:t>
      </w:r>
    </w:p>
    <w:p w:rsidR="00294CE1" w:rsidRDefault="000352F4" w:rsidP="00294CE1">
      <w:pPr>
        <w:ind w:firstLine="0"/>
      </w:pPr>
      <w:r>
        <w:t xml:space="preserve"> Poverty is one of the major issues as it directly affects society and gives rise to many other problems, such as crimes. The stats show that the welfare programs that are offered for the reduction of the poverty actually do nothing but to give the temporary relief and in long term </w:t>
      </w:r>
      <w:r>
        <w:lastRenderedPageBreak/>
        <w:t xml:space="preserve">they actually deteriorate the situation, as the people become lazy and dependent on the state. To sort out a long-term solution for the prosperity the government needs to take the steps to make the people self-sufficient rather than just providing them.  </w:t>
      </w:r>
    </w:p>
    <w:p w:rsidR="00294CE1" w:rsidRDefault="00294CE1" w:rsidP="001665BA">
      <w:pPr>
        <w:ind w:firstLine="0"/>
      </w:pPr>
    </w:p>
    <w:p w:rsidR="00F22B73" w:rsidRPr="00F22B73" w:rsidRDefault="00F22B73" w:rsidP="00F22B73"/>
    <w:p w:rsidR="00F22B73" w:rsidRPr="00F22B73" w:rsidRDefault="00F22B73" w:rsidP="00F22B73"/>
    <w:p w:rsidR="00F22B73" w:rsidRDefault="00F22B73" w:rsidP="00733DBB"/>
    <w:p w:rsidR="0076648F" w:rsidRDefault="000352F4" w:rsidP="00F22B73">
      <w:pPr>
        <w:ind w:firstLine="0"/>
      </w:pPr>
      <w:r>
        <w:tab/>
      </w: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C63AF7" w:rsidRDefault="00C63AF7" w:rsidP="00E240EB">
      <w:pPr>
        <w:ind w:firstLine="0"/>
      </w:pPr>
    </w:p>
    <w:p w:rsidR="00E614DD" w:rsidRDefault="00280FAF"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294CE1" w:rsidRPr="00294CE1" w:rsidRDefault="000352F4" w:rsidP="00294C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94CE1">
        <w:rPr>
          <w:rFonts w:ascii="Times New Roman" w:hAnsi="Times New Roman" w:cs="Times New Roman"/>
          <w:i/>
          <w:iCs/>
        </w:rPr>
        <w:t>Debate Topic: Welfare Should Be Abolished | Debate.Org</w:t>
      </w:r>
      <w:r w:rsidRPr="00294CE1">
        <w:rPr>
          <w:rFonts w:ascii="Times New Roman" w:hAnsi="Times New Roman" w:cs="Times New Roman"/>
        </w:rPr>
        <w:t>. https://www.debate.org/debates/Welfare-Should-be-Abolished/2/. Accessed 13 May 2019.</w:t>
      </w:r>
    </w:p>
    <w:p w:rsidR="00294CE1" w:rsidRPr="00294CE1" w:rsidRDefault="000352F4" w:rsidP="00294CE1">
      <w:pPr>
        <w:pStyle w:val="Bibliography"/>
        <w:rPr>
          <w:rFonts w:ascii="Times New Roman" w:hAnsi="Times New Roman" w:cs="Times New Roman"/>
        </w:rPr>
      </w:pPr>
      <w:r w:rsidRPr="00294CE1">
        <w:rPr>
          <w:rFonts w:ascii="Times New Roman" w:hAnsi="Times New Roman" w:cs="Times New Roman"/>
        </w:rPr>
        <w:t xml:space="preserve">Dorfman, Jeffrey. “Welfare Offers Short-Term Help And Long-Term Poverty, Thanks To Asset Tests.” </w:t>
      </w:r>
      <w:r w:rsidRPr="00294CE1">
        <w:rPr>
          <w:rFonts w:ascii="Times New Roman" w:hAnsi="Times New Roman" w:cs="Times New Roman"/>
          <w:i/>
          <w:iCs/>
        </w:rPr>
        <w:t>Forbes</w:t>
      </w:r>
      <w:r w:rsidRPr="00294CE1">
        <w:rPr>
          <w:rFonts w:ascii="Times New Roman" w:hAnsi="Times New Roman" w:cs="Times New Roman"/>
        </w:rPr>
        <w:t>, https://www.forbes.com/sites/jeffreydorfman/2016/10/13/welfare-offers-short-term-help-and-long-term-poverty/. Accessed 13 May 2019.</w:t>
      </w:r>
    </w:p>
    <w:p w:rsidR="00294CE1" w:rsidRPr="00294CE1" w:rsidRDefault="000352F4" w:rsidP="00294CE1">
      <w:pPr>
        <w:pStyle w:val="Bibliography"/>
        <w:rPr>
          <w:rFonts w:ascii="Times New Roman" w:hAnsi="Times New Roman" w:cs="Times New Roman"/>
        </w:rPr>
      </w:pPr>
      <w:r w:rsidRPr="00294CE1">
        <w:rPr>
          <w:rFonts w:ascii="Times New Roman" w:hAnsi="Times New Roman" w:cs="Times New Roman"/>
        </w:rPr>
        <w:t xml:space="preserve">Jr, Howard Baetjer. </w:t>
      </w:r>
      <w:r w:rsidRPr="00294CE1">
        <w:rPr>
          <w:rFonts w:ascii="Times New Roman" w:hAnsi="Times New Roman" w:cs="Times New Roman"/>
          <w:i/>
          <w:iCs/>
        </w:rPr>
        <w:t>Does Welfare Diminish Poverty? | Howard Baetjer, Jr.</w:t>
      </w:r>
      <w:r w:rsidRPr="00294CE1">
        <w:rPr>
          <w:rFonts w:ascii="Times New Roman" w:hAnsi="Times New Roman" w:cs="Times New Roman"/>
        </w:rPr>
        <w:t xml:space="preserve"> 1 Apr. 1984, https://fee.org/articles/does-welfare-diminish-poverty/.</w:t>
      </w:r>
    </w:p>
    <w:p w:rsidR="00294CE1" w:rsidRPr="00294CE1" w:rsidRDefault="000352F4" w:rsidP="00294CE1">
      <w:pPr>
        <w:pStyle w:val="Bibliography"/>
        <w:rPr>
          <w:rFonts w:ascii="Times New Roman" w:hAnsi="Times New Roman" w:cs="Times New Roman"/>
        </w:rPr>
      </w:pPr>
      <w:r w:rsidRPr="00294CE1">
        <w:rPr>
          <w:rFonts w:ascii="Times New Roman" w:hAnsi="Times New Roman" w:cs="Times New Roman"/>
        </w:rPr>
        <w:t xml:space="preserve">Kenworthy, Lane. “Do Social-Welfare Policies Reduce Poverty? A Cross-National Assessment.” </w:t>
      </w:r>
      <w:r w:rsidRPr="00294CE1">
        <w:rPr>
          <w:rFonts w:ascii="Times New Roman" w:hAnsi="Times New Roman" w:cs="Times New Roman"/>
          <w:i/>
          <w:iCs/>
        </w:rPr>
        <w:t>Social Forces</w:t>
      </w:r>
      <w:r w:rsidRPr="00294CE1">
        <w:rPr>
          <w:rFonts w:ascii="Times New Roman" w:hAnsi="Times New Roman" w:cs="Times New Roman"/>
        </w:rPr>
        <w:t xml:space="preserve">, vol. 77, no. 3, 1999, pp. 1119–39. JSTOR, </w:t>
      </w:r>
      <w:r w:rsidRPr="00294CE1">
        <w:rPr>
          <w:rFonts w:ascii="Times New Roman" w:hAnsi="Times New Roman" w:cs="Times New Roman"/>
          <w:i/>
          <w:iCs/>
        </w:rPr>
        <w:t>JSTOR</w:t>
      </w:r>
      <w:r w:rsidRPr="00294CE1">
        <w:rPr>
          <w:rFonts w:ascii="Times New Roman" w:hAnsi="Times New Roman" w:cs="Times New Roman"/>
        </w:rPr>
        <w:t>, doi:10.2307/3005973.</w:t>
      </w:r>
    </w:p>
    <w:p w:rsidR="00294CE1" w:rsidRPr="00294CE1" w:rsidRDefault="000352F4" w:rsidP="00294CE1">
      <w:pPr>
        <w:pStyle w:val="Bibliography"/>
        <w:rPr>
          <w:rFonts w:ascii="Times New Roman" w:hAnsi="Times New Roman" w:cs="Times New Roman"/>
        </w:rPr>
      </w:pPr>
      <w:r w:rsidRPr="00294CE1">
        <w:rPr>
          <w:rFonts w:ascii="Times New Roman" w:hAnsi="Times New Roman" w:cs="Times New Roman"/>
        </w:rPr>
        <w:t xml:space="preserve">Niskanen, William A. “Welfare and the Culture of Poverty.” </w:t>
      </w:r>
      <w:r w:rsidRPr="00294CE1">
        <w:rPr>
          <w:rFonts w:ascii="Times New Roman" w:hAnsi="Times New Roman" w:cs="Times New Roman"/>
          <w:i/>
          <w:iCs/>
        </w:rPr>
        <w:t>Cato Journal</w:t>
      </w:r>
      <w:r w:rsidRPr="00294CE1">
        <w:rPr>
          <w:rFonts w:ascii="Times New Roman" w:hAnsi="Times New Roman" w:cs="Times New Roman"/>
        </w:rPr>
        <w:t>, vol. 16, 1997 1996, p. 1, https://heinonline.org/HOL/Page?handle=hein.journals/catoj16&amp;id=3&amp;div=&amp;collection=.</w:t>
      </w:r>
    </w:p>
    <w:p w:rsidR="00294CE1" w:rsidRPr="00294CE1" w:rsidRDefault="000352F4" w:rsidP="00294CE1">
      <w:pPr>
        <w:pStyle w:val="Bibliography"/>
        <w:rPr>
          <w:rFonts w:ascii="Times New Roman" w:hAnsi="Times New Roman" w:cs="Times New Roman"/>
        </w:rPr>
      </w:pPr>
      <w:r w:rsidRPr="00294CE1">
        <w:rPr>
          <w:rFonts w:ascii="Times New Roman" w:hAnsi="Times New Roman" w:cs="Times New Roman"/>
        </w:rPr>
        <w:t xml:space="preserve">Tanner, Michael. </w:t>
      </w:r>
      <w:r w:rsidRPr="00294CE1">
        <w:rPr>
          <w:rFonts w:ascii="Times New Roman" w:hAnsi="Times New Roman" w:cs="Times New Roman"/>
          <w:i/>
          <w:iCs/>
        </w:rPr>
        <w:t>The American Welfare State: How We Spend Nearly $1 Trillion a Year Fighting Poverty — and Fail</w:t>
      </w:r>
      <w:r w:rsidRPr="00294CE1">
        <w:rPr>
          <w:rFonts w:ascii="Times New Roman" w:hAnsi="Times New Roman" w:cs="Times New Roman"/>
        </w:rPr>
        <w:t xml:space="preserve">. SSRN Scholarly Paper, ID 2226525, Social Science Research Network, 2012. </w:t>
      </w:r>
      <w:r w:rsidRPr="00294CE1">
        <w:rPr>
          <w:rFonts w:ascii="Times New Roman" w:hAnsi="Times New Roman" w:cs="Times New Roman"/>
          <w:i/>
          <w:iCs/>
        </w:rPr>
        <w:t>papers.ssrn.com</w:t>
      </w:r>
      <w:r w:rsidRPr="00294CE1">
        <w:rPr>
          <w:rFonts w:ascii="Times New Roman" w:hAnsi="Times New Roman" w:cs="Times New Roman"/>
        </w:rPr>
        <w:t>, https://papers.ssrn.com/abstract=2226525.</w:t>
      </w:r>
    </w:p>
    <w:p w:rsidR="00E614DD" w:rsidRDefault="000352F4" w:rsidP="00294CE1">
      <w:pPr>
        <w:pStyle w:val="Bibliography"/>
        <w:ind w:left="0" w:firstLine="0"/>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2AEB" w:rsidRDefault="00502AEB">
      <w:pPr>
        <w:spacing w:line="240" w:lineRule="auto"/>
      </w:pPr>
      <w:r>
        <w:separator/>
      </w:r>
    </w:p>
  </w:endnote>
  <w:endnote w:type="continuationSeparator" w:id="0">
    <w:p w:rsidR="00502AEB" w:rsidRDefault="00502A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2AEB" w:rsidRDefault="00502AEB">
      <w:pPr>
        <w:spacing w:line="240" w:lineRule="auto"/>
      </w:pPr>
      <w:r>
        <w:separator/>
      </w:r>
    </w:p>
  </w:footnote>
  <w:footnote w:type="continuationSeparator" w:id="0">
    <w:p w:rsidR="00502AEB" w:rsidRDefault="00502A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280FA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33140">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280FA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3314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39A6FAA6">
      <w:start w:val="1"/>
      <w:numFmt w:val="lowerLetter"/>
      <w:pStyle w:val="TableNote"/>
      <w:suff w:val="space"/>
      <w:lvlText w:val="%1."/>
      <w:lvlJc w:val="left"/>
      <w:pPr>
        <w:ind w:left="0" w:firstLine="720"/>
      </w:pPr>
      <w:rPr>
        <w:rFonts w:hint="default"/>
      </w:rPr>
    </w:lvl>
    <w:lvl w:ilvl="1" w:tplc="4DD8E2E4" w:tentative="1">
      <w:start w:val="1"/>
      <w:numFmt w:val="lowerLetter"/>
      <w:lvlText w:val="%2."/>
      <w:lvlJc w:val="left"/>
      <w:pPr>
        <w:ind w:left="2160" w:hanging="360"/>
      </w:pPr>
    </w:lvl>
    <w:lvl w:ilvl="2" w:tplc="E4121514" w:tentative="1">
      <w:start w:val="1"/>
      <w:numFmt w:val="lowerRoman"/>
      <w:lvlText w:val="%3."/>
      <w:lvlJc w:val="right"/>
      <w:pPr>
        <w:ind w:left="2880" w:hanging="180"/>
      </w:pPr>
    </w:lvl>
    <w:lvl w:ilvl="3" w:tplc="EDAEEE0E" w:tentative="1">
      <w:start w:val="1"/>
      <w:numFmt w:val="decimal"/>
      <w:lvlText w:val="%4."/>
      <w:lvlJc w:val="left"/>
      <w:pPr>
        <w:ind w:left="3600" w:hanging="360"/>
      </w:pPr>
    </w:lvl>
    <w:lvl w:ilvl="4" w:tplc="3FDEB22A" w:tentative="1">
      <w:start w:val="1"/>
      <w:numFmt w:val="lowerLetter"/>
      <w:lvlText w:val="%5."/>
      <w:lvlJc w:val="left"/>
      <w:pPr>
        <w:ind w:left="4320" w:hanging="360"/>
      </w:pPr>
    </w:lvl>
    <w:lvl w:ilvl="5" w:tplc="9780A362" w:tentative="1">
      <w:start w:val="1"/>
      <w:numFmt w:val="lowerRoman"/>
      <w:lvlText w:val="%6."/>
      <w:lvlJc w:val="right"/>
      <w:pPr>
        <w:ind w:left="5040" w:hanging="180"/>
      </w:pPr>
    </w:lvl>
    <w:lvl w:ilvl="6" w:tplc="7DD27880" w:tentative="1">
      <w:start w:val="1"/>
      <w:numFmt w:val="decimal"/>
      <w:lvlText w:val="%7."/>
      <w:lvlJc w:val="left"/>
      <w:pPr>
        <w:ind w:left="5760" w:hanging="360"/>
      </w:pPr>
    </w:lvl>
    <w:lvl w:ilvl="7" w:tplc="6C42A132" w:tentative="1">
      <w:start w:val="1"/>
      <w:numFmt w:val="lowerLetter"/>
      <w:lvlText w:val="%8."/>
      <w:lvlJc w:val="left"/>
      <w:pPr>
        <w:ind w:left="6480" w:hanging="360"/>
      </w:pPr>
    </w:lvl>
    <w:lvl w:ilvl="8" w:tplc="ADC4C400"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4"/>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352F4"/>
    <w:rsid w:val="00040CBB"/>
    <w:rsid w:val="00080504"/>
    <w:rsid w:val="000B78C8"/>
    <w:rsid w:val="000C1166"/>
    <w:rsid w:val="00100E0C"/>
    <w:rsid w:val="001463B2"/>
    <w:rsid w:val="001665BA"/>
    <w:rsid w:val="00197C1F"/>
    <w:rsid w:val="001F62C0"/>
    <w:rsid w:val="00212573"/>
    <w:rsid w:val="00245E02"/>
    <w:rsid w:val="002740E7"/>
    <w:rsid w:val="00280FAF"/>
    <w:rsid w:val="00294CE1"/>
    <w:rsid w:val="00353B66"/>
    <w:rsid w:val="003D6B80"/>
    <w:rsid w:val="0042633A"/>
    <w:rsid w:val="00441726"/>
    <w:rsid w:val="00456604"/>
    <w:rsid w:val="004A2675"/>
    <w:rsid w:val="004D1E30"/>
    <w:rsid w:val="004F7139"/>
    <w:rsid w:val="00502AEB"/>
    <w:rsid w:val="00570600"/>
    <w:rsid w:val="0057093C"/>
    <w:rsid w:val="005F393C"/>
    <w:rsid w:val="00601ABD"/>
    <w:rsid w:val="0064097F"/>
    <w:rsid w:val="00653989"/>
    <w:rsid w:val="00691EC1"/>
    <w:rsid w:val="006B012F"/>
    <w:rsid w:val="006C3DCD"/>
    <w:rsid w:val="00733DBB"/>
    <w:rsid w:val="00765F7F"/>
    <w:rsid w:val="0076648F"/>
    <w:rsid w:val="0077706A"/>
    <w:rsid w:val="007878AB"/>
    <w:rsid w:val="007C53FB"/>
    <w:rsid w:val="007C612B"/>
    <w:rsid w:val="007F3AF1"/>
    <w:rsid w:val="008A30BA"/>
    <w:rsid w:val="008B7D18"/>
    <w:rsid w:val="008D0FA6"/>
    <w:rsid w:val="008D7789"/>
    <w:rsid w:val="008F1F97"/>
    <w:rsid w:val="008F4052"/>
    <w:rsid w:val="009314DB"/>
    <w:rsid w:val="00976A25"/>
    <w:rsid w:val="009A2EB5"/>
    <w:rsid w:val="009B4357"/>
    <w:rsid w:val="009D4EB3"/>
    <w:rsid w:val="00A113D8"/>
    <w:rsid w:val="00A16C79"/>
    <w:rsid w:val="00A6710B"/>
    <w:rsid w:val="00AB7CCD"/>
    <w:rsid w:val="00AF77AC"/>
    <w:rsid w:val="00B13D1B"/>
    <w:rsid w:val="00B818DF"/>
    <w:rsid w:val="00B96F9A"/>
    <w:rsid w:val="00BA1129"/>
    <w:rsid w:val="00C3278D"/>
    <w:rsid w:val="00C33140"/>
    <w:rsid w:val="00C56CBE"/>
    <w:rsid w:val="00C63AF7"/>
    <w:rsid w:val="00D07D3E"/>
    <w:rsid w:val="00D24E89"/>
    <w:rsid w:val="00D52117"/>
    <w:rsid w:val="00D96E3F"/>
    <w:rsid w:val="00DB0D39"/>
    <w:rsid w:val="00E14005"/>
    <w:rsid w:val="00E240EB"/>
    <w:rsid w:val="00E32009"/>
    <w:rsid w:val="00E614DD"/>
    <w:rsid w:val="00E627B4"/>
    <w:rsid w:val="00EC09FD"/>
    <w:rsid w:val="00ED77A0"/>
    <w:rsid w:val="00F07DA9"/>
    <w:rsid w:val="00F22B73"/>
    <w:rsid w:val="00F42D1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glossaryDocument" Target="glossary/document.xml" /><Relationship Id="rId5" Type="http://schemas.openxmlformats.org/officeDocument/2006/relationships/webSettings" Target="webSettings.xml" /><Relationship Id="rId10"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eader" Target="header2.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8795F">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8795F">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8795F">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8795F">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38795F">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8795F">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8795F"/>
    <w:rsid w:val="006C1FBE"/>
    <w:rsid w:val="007E5BE4"/>
    <w:rsid w:val="00F12A25"/>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554</Words>
  <Characters>1455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3T20:30:00Z</dcterms:created>
  <dcterms:modified xsi:type="dcterms:W3CDTF">2019-05-1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5AaJade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